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07FF11" w14:textId="33D0F349" w:rsidR="00D6610F" w:rsidRPr="00D6610F" w:rsidRDefault="00D6610F" w:rsidP="00241C55">
      <w:pPr>
        <w:suppressLineNumbers/>
        <w:spacing w:line="480" w:lineRule="auto"/>
      </w:pPr>
      <w:r w:rsidRPr="00D6610F">
        <w:t>3/20/2018</w:t>
      </w:r>
    </w:p>
    <w:p w14:paraId="66C3FAE0" w14:textId="52D0598B" w:rsidR="009669B5" w:rsidRDefault="009669B5" w:rsidP="00241C55">
      <w:pPr>
        <w:suppressLineNumbers/>
        <w:spacing w:line="480" w:lineRule="auto"/>
      </w:pPr>
      <w:r>
        <w:t>McCrea Cobb</w:t>
      </w:r>
    </w:p>
    <w:p w14:paraId="077C42B0" w14:textId="77777777" w:rsidR="009669B5" w:rsidRDefault="009669B5" w:rsidP="00241C55">
      <w:pPr>
        <w:suppressLineNumbers/>
        <w:spacing w:line="480" w:lineRule="auto"/>
      </w:pPr>
      <w:r>
        <w:t>U.S. Fish and Wildlife Service</w:t>
      </w:r>
    </w:p>
    <w:p w14:paraId="45171AAD" w14:textId="77777777" w:rsidR="009669B5" w:rsidRDefault="006A6F09" w:rsidP="00241C55">
      <w:pPr>
        <w:suppressLineNumbers/>
        <w:spacing w:line="480" w:lineRule="auto"/>
      </w:pPr>
      <w:r>
        <w:t>Anchorage, AK 99516</w:t>
      </w:r>
    </w:p>
    <w:p w14:paraId="2267364B" w14:textId="77777777" w:rsidR="009669B5" w:rsidRDefault="006A6F09" w:rsidP="00241C55">
      <w:pPr>
        <w:suppressLineNumbers/>
        <w:spacing w:line="480" w:lineRule="auto"/>
      </w:pPr>
      <w:r>
        <w:t>907-786-3403</w:t>
      </w:r>
    </w:p>
    <w:p w14:paraId="6C9A8DBF" w14:textId="77777777" w:rsidR="009669B5" w:rsidRDefault="00794AAB" w:rsidP="00241C55">
      <w:pPr>
        <w:suppressLineNumbers/>
        <w:spacing w:line="480" w:lineRule="auto"/>
      </w:pPr>
      <w:hyperlink r:id="rId6" w:history="1">
        <w:r w:rsidR="009669B5">
          <w:rPr>
            <w:rStyle w:val="Hyperlink"/>
          </w:rPr>
          <w:t>mccrea_cobb@fws.gov</w:t>
        </w:r>
      </w:hyperlink>
    </w:p>
    <w:p w14:paraId="003CC290" w14:textId="77777777" w:rsidR="009669B5" w:rsidRDefault="009669B5" w:rsidP="00241C55">
      <w:pPr>
        <w:suppressLineNumbers/>
        <w:spacing w:line="480" w:lineRule="auto"/>
        <w:outlineLvl w:val="0"/>
      </w:pPr>
    </w:p>
    <w:p w14:paraId="3600D0A0" w14:textId="2E250F52" w:rsidR="009669B5" w:rsidRDefault="009669B5" w:rsidP="00241C55">
      <w:pPr>
        <w:suppressLineNumbers/>
        <w:spacing w:line="480" w:lineRule="auto"/>
        <w:outlineLvl w:val="0"/>
      </w:pPr>
      <w:r>
        <w:t xml:space="preserve">RH: Cobb et al. </w:t>
      </w:r>
      <w:r>
        <w:rPr>
          <w:sz w:val="16"/>
          <w:szCs w:val="16"/>
        </w:rPr>
        <w:t>●</w:t>
      </w:r>
      <w:r>
        <w:t xml:space="preserve"> Mountain Goat </w:t>
      </w:r>
      <w:r w:rsidR="0025329E">
        <w:t>Resource Selection on Kodiak</w:t>
      </w:r>
    </w:p>
    <w:p w14:paraId="58505A73" w14:textId="77777777" w:rsidR="009669B5" w:rsidRDefault="009669B5" w:rsidP="00241C55">
      <w:pPr>
        <w:suppressLineNumbers/>
        <w:spacing w:line="480" w:lineRule="auto"/>
        <w:outlineLvl w:val="0"/>
        <w:rPr>
          <w:b/>
        </w:rPr>
      </w:pPr>
      <w:r>
        <w:rPr>
          <w:b/>
        </w:rPr>
        <w:t>Resource Selection of an Introduced Mountain Goat Population</w:t>
      </w:r>
    </w:p>
    <w:p w14:paraId="1DAACB37" w14:textId="218B63EE" w:rsidR="009669B5" w:rsidRDefault="009669B5" w:rsidP="00241C55">
      <w:pPr>
        <w:suppressLineNumbers/>
        <w:spacing w:line="480" w:lineRule="auto"/>
        <w:ind w:left="720" w:hanging="720"/>
      </w:pPr>
      <w:r>
        <w:t xml:space="preserve">MCCREA A. COBB, </w:t>
      </w:r>
      <w:r>
        <w:rPr>
          <w:i/>
        </w:rPr>
        <w:t xml:space="preserve">U.S. Fish and Wildlife Service, </w:t>
      </w:r>
      <w:r w:rsidR="006A6F09">
        <w:t>1011 East Tudor Rd</w:t>
      </w:r>
      <w:r>
        <w:t>,</w:t>
      </w:r>
      <w:r w:rsidR="006A6F09">
        <w:t xml:space="preserve"> Anchorage,</w:t>
      </w:r>
      <w:r>
        <w:t xml:space="preserve"> AK 99615</w:t>
      </w:r>
    </w:p>
    <w:p w14:paraId="7B85698A" w14:textId="721215A0" w:rsidR="0034328E" w:rsidRDefault="0034328E" w:rsidP="00241C55">
      <w:pPr>
        <w:suppressLineNumbers/>
        <w:spacing w:line="480" w:lineRule="auto"/>
        <w:ind w:left="720" w:hanging="720"/>
      </w:pPr>
      <w:r>
        <w:t xml:space="preserve">BILL PYLE, </w:t>
      </w:r>
      <w:r w:rsidRPr="0034328E">
        <w:rPr>
          <w:i/>
        </w:rPr>
        <w:t>U.S. Fish and Wildlife Service</w:t>
      </w:r>
      <w:r>
        <w:t>, Buskin River Rd, Kodiak, AK 99615</w:t>
      </w:r>
    </w:p>
    <w:p w14:paraId="3AD4A0B9" w14:textId="30822FE1" w:rsidR="00D6610F" w:rsidRDefault="00D6610F" w:rsidP="00241C55">
      <w:pPr>
        <w:suppressLineNumbers/>
        <w:spacing w:line="480" w:lineRule="auto"/>
        <w:ind w:left="720" w:hanging="720"/>
      </w:pPr>
      <w:r>
        <w:t>NATHAN SVOBODA, Alaska Department of Fish and Game, Kodiak, AK 99615</w:t>
      </w:r>
    </w:p>
    <w:p w14:paraId="3C42C3DD" w14:textId="56DD18D5" w:rsidR="009669B5" w:rsidRDefault="009669B5" w:rsidP="00241C55">
      <w:pPr>
        <w:spacing w:line="480" w:lineRule="auto"/>
        <w:outlineLvl w:val="0"/>
        <w:rPr>
          <w:b/>
        </w:rPr>
      </w:pPr>
      <w:r>
        <w:rPr>
          <w:b/>
        </w:rPr>
        <w:t xml:space="preserve">ABSTRACT </w:t>
      </w:r>
    </w:p>
    <w:p w14:paraId="7B0E956B" w14:textId="3645AE3A" w:rsidR="00A912B1" w:rsidRDefault="00A912B1" w:rsidP="00241C55">
      <w:pPr>
        <w:spacing w:line="480" w:lineRule="auto"/>
        <w:outlineLvl w:val="0"/>
      </w:pPr>
      <w:r w:rsidRPr="00A912B1">
        <w:t xml:space="preserve">Mountain goats are </w:t>
      </w:r>
      <w:r>
        <w:t xml:space="preserve">one of the least studied ungulates in North America. Understanding resource selection of introduced large </w:t>
      </w:r>
      <w:r w:rsidR="00141B6E">
        <w:t xml:space="preserve">herbivores exhibiting rapid population growth is important because of their </w:t>
      </w:r>
      <w:r w:rsidR="0034328E">
        <w:t>eco</w:t>
      </w:r>
      <w:r w:rsidR="00F75436">
        <w:t>logical and economic importance</w:t>
      </w:r>
      <w:r w:rsidR="0034328E">
        <w:t xml:space="preserve"> and their </w:t>
      </w:r>
      <w:r w:rsidR="00141B6E">
        <w:t>potential to negative</w:t>
      </w:r>
      <w:r w:rsidR="00F75436">
        <w:t xml:space="preserve">ly impact </w:t>
      </w:r>
      <w:r w:rsidR="00141B6E">
        <w:t>native flora and fauna. Animals interact with their environment differently across time and space</w:t>
      </w:r>
      <w:r w:rsidR="00F75436">
        <w:t>,</w:t>
      </w:r>
      <w:r w:rsidR="00141B6E">
        <w:t xml:space="preserve"> and </w:t>
      </w:r>
      <w:r w:rsidR="00C075F0">
        <w:t>this relationship</w:t>
      </w:r>
      <w:r w:rsidR="00141B6E">
        <w:t xml:space="preserve"> is reflected in scale-dependent differential selection of habitats</w:t>
      </w:r>
      <w:r>
        <w:t xml:space="preserve">. </w:t>
      </w:r>
      <w:r w:rsidR="00141B6E">
        <w:t>To better understand the relative importance of landscape attributes to mountain goat space use patterns, w</w:t>
      </w:r>
      <w:r>
        <w:t>e quantified summer and winter resource selection of GPS-collared mountain goats on Ko</w:t>
      </w:r>
      <w:r w:rsidR="0034328E">
        <w:t>diak Island, Alaska during 2013-2017</w:t>
      </w:r>
      <w:r>
        <w:t>. We compared habitat covariates at used (GPS fixes) and available locations conditional mixed effects logistic re</w:t>
      </w:r>
      <w:r w:rsidR="00143879">
        <w:t>gression models</w:t>
      </w:r>
      <w:r w:rsidR="00C075F0">
        <w:t xml:space="preserve"> at multiple spatial scales</w:t>
      </w:r>
      <w:r w:rsidR="00143879">
        <w:t>, which account</w:t>
      </w:r>
      <w:r>
        <w:t xml:space="preserve"> for </w:t>
      </w:r>
      <w:r>
        <w:lastRenderedPageBreak/>
        <w:t xml:space="preserve">temporal autocorrelation and </w:t>
      </w:r>
      <w:r w:rsidR="00143879">
        <w:t>mechanistically</w:t>
      </w:r>
      <w:r>
        <w:t xml:space="preserve"> define available locations based</w:t>
      </w:r>
      <w:r w:rsidR="00143879">
        <w:t xml:space="preserve"> on </w:t>
      </w:r>
      <w:r w:rsidR="00C075F0">
        <w:t xml:space="preserve">the distributions of </w:t>
      </w:r>
      <w:r w:rsidR="00143879">
        <w:t>movement parameters.</w:t>
      </w:r>
      <w:r w:rsidR="00141B6E">
        <w:t xml:space="preserve"> </w:t>
      </w:r>
      <w:r w:rsidR="00C075F0">
        <w:t xml:space="preserve">Results indicated that mountain goats resource selection was scale dependent and varied between seasons. During the both seasons, </w:t>
      </w:r>
      <w:r w:rsidR="00141B6E">
        <w:t xml:space="preserve">mountain goats </w:t>
      </w:r>
      <w:r w:rsidR="00D42B44">
        <w:t>selected</w:t>
      </w:r>
      <w:r w:rsidR="00C075F0">
        <w:t xml:space="preserve"> tundra habitats</w:t>
      </w:r>
      <w:r w:rsidR="00141B6E">
        <w:t xml:space="preserve"> </w:t>
      </w:r>
      <w:r w:rsidR="0025329E">
        <w:t xml:space="preserve">and avoided shrub habitats. During the summer, mountain goats selected high elevation south-facing rugged and avoided shrub habitats. </w:t>
      </w:r>
      <w:r w:rsidR="00D42B44">
        <w:t>During the winter</w:t>
      </w:r>
      <w:r w:rsidR="00C075F0">
        <w:t>, mou</w:t>
      </w:r>
      <w:r w:rsidR="00D42B44">
        <w:t>ntain goats selected for steep, south-facing, and rugged</w:t>
      </w:r>
      <w:r w:rsidR="00C075F0">
        <w:t xml:space="preserve"> terrain in </w:t>
      </w:r>
      <w:r w:rsidR="00D42B44">
        <w:t xml:space="preserve">mid </w:t>
      </w:r>
      <w:r w:rsidR="00C075F0">
        <w:t xml:space="preserve">elevations </w:t>
      </w:r>
      <w:r w:rsidR="00D42B44">
        <w:t>with close proximity to water and avoided areas forested habitats</w:t>
      </w:r>
      <w:r w:rsidR="0025329E">
        <w:t>. Water was an important predictor of mountain goat use, but models indicated that goats selected for water at smaller scales during the winter than summer. Random effects were larger in the top winter model than the top summer model, indicating greater</w:t>
      </w:r>
      <w:r w:rsidR="00C075F0">
        <w:t xml:space="preserve"> individual </w:t>
      </w:r>
      <w:r w:rsidR="0025329E">
        <w:t xml:space="preserve">variation in resource selection </w:t>
      </w:r>
      <w:r w:rsidR="00C075F0">
        <w:t xml:space="preserve">during the winter than during the summer. </w:t>
      </w:r>
    </w:p>
    <w:p w14:paraId="7F5BCEC8" w14:textId="77777777" w:rsidR="00C075F0" w:rsidRPr="00A912B1" w:rsidRDefault="00C075F0" w:rsidP="00241C55">
      <w:pPr>
        <w:spacing w:line="480" w:lineRule="auto"/>
        <w:outlineLvl w:val="0"/>
      </w:pPr>
    </w:p>
    <w:p w14:paraId="6860C8AE" w14:textId="4C98C995" w:rsidR="009669B5" w:rsidRPr="009669B5" w:rsidRDefault="009669B5" w:rsidP="00241C55">
      <w:pPr>
        <w:spacing w:line="480" w:lineRule="auto"/>
      </w:pPr>
      <w:r>
        <w:rPr>
          <w:b/>
        </w:rPr>
        <w:t>KEY WORDS</w:t>
      </w:r>
      <w:r>
        <w:t xml:space="preserve"> </w:t>
      </w:r>
      <w:r w:rsidR="0025329E">
        <w:t xml:space="preserve">conditional mixed effects logistic regression, </w:t>
      </w:r>
      <w:r>
        <w:t xml:space="preserve">Kodiak Island, mountain goats, </w:t>
      </w:r>
      <w:proofErr w:type="spellStart"/>
      <w:r>
        <w:rPr>
          <w:i/>
        </w:rPr>
        <w:t>Oreamnus</w:t>
      </w:r>
      <w:proofErr w:type="spellEnd"/>
      <w:r>
        <w:rPr>
          <w:i/>
        </w:rPr>
        <w:t xml:space="preserve"> </w:t>
      </w:r>
      <w:proofErr w:type="spellStart"/>
      <w:r>
        <w:rPr>
          <w:i/>
        </w:rPr>
        <w:t>americanus</w:t>
      </w:r>
      <w:proofErr w:type="spellEnd"/>
      <w:r>
        <w:rPr>
          <w:i/>
        </w:rPr>
        <w:t xml:space="preserve">, </w:t>
      </w:r>
      <w:r>
        <w:t>resource selection, RSF</w:t>
      </w:r>
    </w:p>
    <w:p w14:paraId="63FF9B6B" w14:textId="20CE0A75" w:rsidR="009669B5" w:rsidRDefault="0025329E" w:rsidP="00241C55">
      <w:pPr>
        <w:spacing w:line="480" w:lineRule="auto"/>
        <w:jc w:val="right"/>
        <w:outlineLvl w:val="0"/>
        <w:rPr>
          <w:b/>
          <w:i/>
        </w:rPr>
      </w:pPr>
      <w:r>
        <w:rPr>
          <w:b/>
          <w:i/>
        </w:rPr>
        <w:t>Journal Title</w:t>
      </w:r>
      <w:r w:rsidR="009669B5">
        <w:rPr>
          <w:b/>
          <w:i/>
        </w:rPr>
        <w:t xml:space="preserve"> 00(0): 000-000, 201X</w:t>
      </w:r>
    </w:p>
    <w:p w14:paraId="1D9F55CA" w14:textId="01C2A6CF" w:rsidR="002A454D" w:rsidRDefault="00BF0FAA" w:rsidP="00EF3E87">
      <w:pPr>
        <w:spacing w:line="480" w:lineRule="auto"/>
      </w:pPr>
      <w:r>
        <w:t xml:space="preserve">Mountain goats are </w:t>
      </w:r>
      <w:r w:rsidR="002A454D">
        <w:t>one of the least studied ungulates</w:t>
      </w:r>
      <w:r>
        <w:t xml:space="preserve"> in North America. </w:t>
      </w:r>
      <w:r w:rsidR="002A454D">
        <w:t xml:space="preserve">We </w:t>
      </w:r>
      <w:r w:rsidR="0034328E">
        <w:t>know</w:t>
      </w:r>
      <w:r w:rsidR="002A454D">
        <w:t xml:space="preserve"> less about</w:t>
      </w:r>
      <w:r w:rsidR="008C6AC9">
        <w:t xml:space="preserve"> mountain goat resource selection </w:t>
      </w:r>
      <w:r w:rsidR="002A454D">
        <w:t xml:space="preserve">than other species </w:t>
      </w:r>
      <w:r w:rsidR="008C6AC9">
        <w:t>partly because mountain goats inhabit steep, rugged mountainous environments characterized</w:t>
      </w:r>
      <w:r w:rsidR="002A454D">
        <w:t xml:space="preserve"> by extreme climate conditions.</w:t>
      </w:r>
      <w:r w:rsidR="008C6AC9">
        <w:t xml:space="preserve"> </w:t>
      </w:r>
      <w:r w:rsidR="00DD489C">
        <w:t>Monitoring mountain goat space use</w:t>
      </w:r>
      <w:r w:rsidR="008C6AC9">
        <w:t xml:space="preserve"> during nutritionally s</w:t>
      </w:r>
      <w:r w:rsidR="00DD489C">
        <w:t>tressful periods, such as winter,</w:t>
      </w:r>
      <w:r w:rsidR="008C6AC9">
        <w:t xml:space="preserve"> and periodic events</w:t>
      </w:r>
      <w:r w:rsidR="00DD489C">
        <w:t>,</w:t>
      </w:r>
      <w:r w:rsidR="008C6AC9">
        <w:t xml:space="preserve"> such as parturiti</w:t>
      </w:r>
      <w:r w:rsidR="00DD489C">
        <w:t>on, is especially challenging</w:t>
      </w:r>
      <w:r w:rsidR="008C6AC9">
        <w:t xml:space="preserve">, </w:t>
      </w:r>
      <w:r w:rsidR="00DD489C">
        <w:t xml:space="preserve">but </w:t>
      </w:r>
      <w:r w:rsidR="008C6AC9">
        <w:t xml:space="preserve">understanding habitat requirements during these </w:t>
      </w:r>
      <w:r w:rsidR="002A454D">
        <w:t xml:space="preserve">and other </w:t>
      </w:r>
      <w:r w:rsidR="008C6AC9">
        <w:t xml:space="preserve">critical time periods is crucial to linking landscape needs to population dynamics.  </w:t>
      </w:r>
    </w:p>
    <w:p w14:paraId="1B0B9EC3" w14:textId="77777777" w:rsidR="00EF3E87" w:rsidRDefault="00EF3E87" w:rsidP="00EF3E87">
      <w:pPr>
        <w:spacing w:line="480" w:lineRule="auto"/>
      </w:pPr>
    </w:p>
    <w:p w14:paraId="04AAEE18" w14:textId="3B4EC32A" w:rsidR="002A454D" w:rsidRDefault="002A454D" w:rsidP="00EF3E87">
      <w:pPr>
        <w:spacing w:line="480" w:lineRule="auto"/>
      </w:pPr>
      <w:r>
        <w:lastRenderedPageBreak/>
        <w:t xml:space="preserve">Introduced ungulate populations often follow a general trend of rapidly increasing to peak abundances, crashing to low levels, and then increasing to a theoretical carrying capacity below peak abundance </w:t>
      </w:r>
      <w:r>
        <w:fldChar w:fldCharType="begin"/>
      </w:r>
      <w:r w:rsidR="00C746A3">
        <w:instrText xml:space="preserve"> ADDIN EN.CITE &lt;EndNote&gt;&lt;Cite&gt;&lt;Author&gt;Caughley&lt;/Author&gt;&lt;Year&gt;1970&lt;/Year&gt;&lt;RecNum&gt;676&lt;/RecNum&gt;&lt;DisplayText&gt;(Caughley 1970)&lt;/DisplayText&gt;&lt;record&gt;&lt;rec-number&gt;676&lt;/rec-number&gt;&lt;foreign-keys&gt;&lt;key app="EN" db-id="ex50wxr0nwfvzjefadrpddrstd9srdpv2vt2" timestamp="1297364582"&gt;676&lt;/key&gt;&lt;/foreign-keys&gt;&lt;ref-type name="Journal Article"&gt;17&lt;/ref-type&gt;&lt;contributors&gt;&lt;authors&gt;&lt;author&gt;Caughley, Graeme&lt;/author&gt;&lt;/authors&gt;&lt;/contributors&gt;&lt;titles&gt;&lt;title&gt;Eruption of ungulate populations, with emphasis on Himalayan thar in New Zealand&lt;/title&gt;&lt;secondary-title&gt;Ecology&lt;/secondary-title&gt;&lt;/titles&gt;&lt;periodical&gt;&lt;full-title&gt;Ecology&lt;/full-title&gt;&lt;/periodical&gt;&lt;pages&gt;53-72&lt;/pages&gt;&lt;volume&gt;51&lt;/volume&gt;&lt;number&gt;1&lt;/number&gt;&lt;keywords&gt;&lt;keyword&gt;population dynamics&lt;/keyword&gt;&lt;keyword&gt;survival&lt;/keyword&gt;&lt;keyword&gt;ungulate&lt;/keyword&gt;&lt;keyword&gt;growth&lt;/keyword&gt;&lt;keyword&gt;survival&lt;/keyword&gt;&lt;keyword&gt;mortality&lt;/keyword&gt;&lt;/keywords&gt;&lt;dates&gt;&lt;year&gt;1970&lt;/year&gt;&lt;/dates&gt;&lt;urls&gt;&lt;related-urls&gt;&lt;url&gt;http://www.esajournals.org/doi/abs/10.2307/1933599&lt;/url&gt;&lt;/related-urls&gt;&lt;/urls&gt;&lt;electronic-resource-num&gt;doi:10.2307/1933599&lt;/electronic-resource-num&gt;&lt;/record&gt;&lt;/Cite&gt;&lt;/EndNote&gt;</w:instrText>
      </w:r>
      <w:r>
        <w:fldChar w:fldCharType="separate"/>
      </w:r>
      <w:r>
        <w:rPr>
          <w:noProof/>
        </w:rPr>
        <w:t>(Caughley 1970)</w:t>
      </w:r>
      <w:r>
        <w:fldChar w:fldCharType="end"/>
      </w:r>
      <w:r>
        <w:t xml:space="preserve">. During the initial growth phase, ungulates can cause detrimental landscape-level effects by altering vegetation structure and composition, soil system functioning, and chemical processes </w:t>
      </w:r>
      <w:r>
        <w:fldChar w:fldCharType="begin"/>
      </w:r>
      <w:r w:rsidR="00C746A3">
        <w:instrText xml:space="preserve"> ADDIN EN.CITE &lt;EndNote&gt;&lt;Cite&gt;&lt;Author&gt;Spear&lt;/Author&gt;&lt;Year&gt;2009&lt;/Year&gt;&lt;RecNum&gt;327&lt;/RecNum&gt;&lt;DisplayText&gt;(Hobbs 1996, Spear and Chown 2009)&lt;/DisplayText&gt;&lt;record&gt;&lt;rec-number&gt;327&lt;/rec-number&gt;&lt;foreign-keys&gt;&lt;key app="EN" db-id="ex50wxr0nwfvzjefadrpddrstd9srdpv2vt2" timestamp="1289262200"&gt;327&lt;/key&gt;&lt;/foreign-keys&gt;&lt;ref-type name="Journal Article"&gt;17&lt;/ref-type&gt;&lt;contributors&gt;&lt;authors&gt;&lt;author&gt;Spear, D.&lt;/author&gt;&lt;author&gt;Chown, S. L.&lt;/author&gt;&lt;/authors&gt;&lt;/contributors&gt;&lt;titles&gt;&lt;title&gt;Non-indigenous ungulates as a threat to biodiversity&lt;/title&gt;&lt;secondary-title&gt;Journal of Zoology&lt;/secondary-title&gt;&lt;/titles&gt;&lt;periodical&gt;&lt;full-title&gt;Journal of Zoology&lt;/full-title&gt;&lt;/periodical&gt;&lt;pages&gt;1-17&lt;/pages&gt;&lt;volume&gt;279&lt;/volume&gt;&lt;number&gt;1&lt;/number&gt;&lt;dates&gt;&lt;year&gt;2009&lt;/year&gt;&lt;/dates&gt;&lt;isbn&gt;0952-8369&lt;/isbn&gt;&lt;accession-num&gt;WOS:000269189500001&lt;/accession-num&gt;&lt;urls&gt;&lt;related-urls&gt;&lt;url&gt;&amp;lt;Go to ISI&amp;gt;://WOS:000269189500001&lt;/url&gt;&lt;/related-urls&gt;&lt;/urls&gt;&lt;electronic-resource-num&gt;10.1111/j.1469-7998.2009.00604.x&lt;/electronic-resource-num&gt;&lt;/record&gt;&lt;/Cite&gt;&lt;Cite&gt;&lt;Author&gt;Hobbs&lt;/Author&gt;&lt;Year&gt;1996&lt;/Year&gt;&lt;RecNum&gt;312&lt;/RecNum&gt;&lt;record&gt;&lt;rec-number&gt;312&lt;/rec-number&gt;&lt;foreign-keys&gt;&lt;key app="EN" db-id="ex50wxr0nwfvzjefadrpddrstd9srdpv2vt2" timestamp="1288111879"&gt;312&lt;/key&gt;&lt;/foreign-keys&gt;&lt;ref-type name="Journal Article"&gt;17&lt;/ref-type&gt;&lt;contributors&gt;&lt;authors&gt;&lt;author&gt;Hobbs, N. T.&lt;/author&gt;&lt;/authors&gt;&lt;/contributors&gt;&lt;titles&gt;&lt;title&gt;Modification of ecosystems by ungulates&lt;/title&gt;&lt;secondary-title&gt;Journal of Wildlife Management&lt;/secondary-title&gt;&lt;/titles&gt;&lt;periodical&gt;&lt;full-title&gt;Journal of Wildlife Management&lt;/full-title&gt;&lt;/periodical&gt;&lt;pages&gt;695-713&lt;/pages&gt;&lt;volume&gt;60&lt;/volume&gt;&lt;number&gt;4&lt;/number&gt;&lt;dates&gt;&lt;year&gt;1996&lt;/year&gt;&lt;/dates&gt;&lt;isbn&gt;0022-541X&lt;/isbn&gt;&lt;accession-num&gt;WOS:A1996VV82100001&lt;/accession-num&gt;&lt;urls&gt;&lt;related-urls&gt;&lt;url&gt;&amp;lt;Go to ISI&amp;gt;://WOS:A1996VV82100001&lt;/url&gt;&lt;/related-urls&gt;&lt;/urls&gt;&lt;/record&gt;&lt;/Cite&gt;&lt;/EndNote&gt;</w:instrText>
      </w:r>
      <w:r>
        <w:fldChar w:fldCharType="separate"/>
      </w:r>
      <w:r>
        <w:rPr>
          <w:noProof/>
        </w:rPr>
        <w:t>(Hobbs 1996, Spear and Chown 2009)</w:t>
      </w:r>
      <w:r>
        <w:fldChar w:fldCharType="end"/>
      </w:r>
      <w:r>
        <w:t xml:space="preserve">. Impacts can be especially severe on island and alpine ecosystems that are less resilient to disturbance </w:t>
      </w:r>
      <w:r>
        <w:fldChar w:fldCharType="begin"/>
      </w:r>
      <w:r w:rsidR="00041814">
        <w:instrText xml:space="preserve"> ADDIN EN.CITE &lt;EndNote&gt;&lt;Cite&gt;&lt;Author&gt;Courchamp&lt;/Author&gt;&lt;Year&gt;2003&lt;/Year&gt;&lt;RecNum&gt;307&lt;/RecNum&gt;&lt;DisplayText&gt;(Courchamp et al. 2003)&lt;/DisplayText&gt;&lt;record&gt;&lt;rec-number&gt;307&lt;/rec-number&gt;&lt;foreign-keys&gt;&lt;key app="EN" db-id="ex50wxr0nwfvzjefadrpddrstd9srdpv2vt2" timestamp="1288111405"&gt;307&lt;/key&gt;&lt;/foreign-keys&gt;&lt;ref-type name="Journal Article"&gt;17&lt;/ref-type&gt;&lt;contributors&gt;&lt;authors&gt;&lt;author&gt;Courchamp, F.&lt;/author&gt;&lt;author&gt;Chapuis, J. L.&lt;/author&gt;&lt;author&gt;Pascal, M.&lt;/author&gt;&lt;/authors&gt;&lt;/contributors&gt;&lt;titles&gt;&lt;title&gt;Mammal invaders on islands: impact, control and control impact&lt;/title&gt;&lt;secondary-title&gt;Biological Reviews&lt;/secondary-title&gt;&lt;/titles&gt;&lt;periodical&gt;&lt;full-title&gt;Biological Reviews&lt;/full-title&gt;&lt;/periodical&gt;&lt;pages&gt;347-383&lt;/pages&gt;&lt;volume&gt;78&lt;/volume&gt;&lt;number&gt;3&lt;/number&gt;&lt;dates&gt;&lt;year&gt;2003&lt;/year&gt;&lt;/dates&gt;&lt;isbn&gt;1464-7931&lt;/isbn&gt;&lt;accession-num&gt;WOS:000185687200001&lt;/accession-num&gt;&lt;urls&gt;&lt;related-urls&gt;&lt;url&gt;&amp;lt;Go to ISI&amp;gt;://WOS:000185687200001&lt;/url&gt;&lt;/related-urls&gt;&lt;/urls&gt;&lt;electronic-resource-num&gt;10.1017/s1464793102006061&lt;/electronic-resource-num&gt;&lt;/record&gt;&lt;/Cite&gt;&lt;/EndNote&gt;</w:instrText>
      </w:r>
      <w:r>
        <w:fldChar w:fldCharType="separate"/>
      </w:r>
      <w:r w:rsidR="00041814">
        <w:rPr>
          <w:noProof/>
        </w:rPr>
        <w:t>(Courchamp et al. 2003)</w:t>
      </w:r>
      <w:r>
        <w:fldChar w:fldCharType="end"/>
      </w:r>
      <w:r>
        <w:t xml:space="preserve">. Studies on the effects of introduced mountain goats have found </w:t>
      </w:r>
      <w:r w:rsidR="00F76173">
        <w:t xml:space="preserve">some </w:t>
      </w:r>
      <w:r>
        <w:t>evidence for impacts on native ecosystems</w:t>
      </w:r>
      <w:r w:rsidR="00DD489C">
        <w:t xml:space="preserve"> (Houston et al. 1994</w:t>
      </w:r>
      <w:r>
        <w:t xml:space="preserve"> </w:t>
      </w:r>
      <w:r>
        <w:fldChar w:fldCharType="begin"/>
      </w:r>
      <w:r w:rsidR="00C746A3">
        <w:instrText xml:space="preserve"> ADDIN EN.CITE &lt;EndNote&gt;&lt;Cite&gt;&lt;Author&gt;Lemke&lt;/Author&gt;&lt;Year&gt;2004&lt;/Year&gt;&lt;RecNum&gt;200&lt;/RecNum&gt;&lt;DisplayText&gt;(Lemke 2004)&lt;/DisplayText&gt;&lt;record&gt;&lt;rec-number&gt;200&lt;/rec-number&gt;&lt;foreign-keys&gt;&lt;key app="EN" db-id="ex50wxr0nwfvzjefadrpddrstd9srdpv2vt2" timestamp="1282926732"&gt;200&lt;/key&gt;&lt;/foreign-keys&gt;&lt;ref-type name="Journal Article"&gt;17&lt;/ref-type&gt;&lt;contributors&gt;&lt;authors&gt;&lt;author&gt;Lemke, T. O.&lt;/author&gt;&lt;/authors&gt;&lt;/contributors&gt;&lt;titles&gt;&lt;title&gt;Origin, expansion, and status of mountain goats in Yellowstone National Park&lt;/title&gt;&lt;secondary-title&gt;Wildlife Society Bulletin&lt;/secondary-title&gt;&lt;/titles&gt;&lt;periodical&gt;&lt;full-title&gt;Wildlife Society Bulletin&lt;/full-title&gt;&lt;/periodical&gt;&lt;pages&gt;532-541&lt;/pages&gt;&lt;volume&gt;32&lt;/volume&gt;&lt;number&gt;2&lt;/number&gt;&lt;keywords&gt;&lt;keyword&gt;colonization&lt;/keyword&gt;&lt;keyword&gt;exotic species&lt;/keyword&gt;&lt;keyword&gt;introductions&lt;/keyword&gt;&lt;keyword&gt;Montana&lt;/keyword&gt;&lt;keyword&gt;mountain goats&lt;/keyword&gt;&lt;keyword&gt;Olympic National Park&lt;/keyword&gt;&lt;keyword&gt;Oreamnos americanus&lt;/keyword&gt;&lt;keyword&gt;Yellowstone National Park&lt;/keyword&gt;&lt;keyword&gt;population dynamics&lt;/keyword&gt;&lt;keyword&gt;abundance&lt;/keyword&gt;&lt;/keywords&gt;&lt;dates&gt;&lt;year&gt;2004&lt;/year&gt;&lt;pub-dates&gt;&lt;date&gt;Sum&lt;/date&gt;&lt;/pub-dates&gt;&lt;/dates&gt;&lt;isbn&gt;0091-7648&lt;/isbn&gt;&lt;accession-num&gt;ISI:000222701800025&lt;/accession-num&gt;&lt;urls&gt;&lt;related-urls&gt;&lt;url&gt;&amp;lt;Go to ISI&amp;gt;://000222701800025&lt;/url&gt;&lt;/related-urls&gt;&lt;/urls&gt;&lt;/record&gt;&lt;/Cite&gt;&lt;/EndNote&gt;</w:instrText>
      </w:r>
      <w:r>
        <w:fldChar w:fldCharType="separate"/>
      </w:r>
      <w:r>
        <w:rPr>
          <w:noProof/>
        </w:rPr>
        <w:t>(Lemke 2004)</w:t>
      </w:r>
      <w:r>
        <w:fldChar w:fldCharType="end"/>
      </w:r>
      <w:r>
        <w:t xml:space="preserve"> </w:t>
      </w:r>
      <w:r>
        <w:fldChar w:fldCharType="begin"/>
      </w:r>
      <w:r w:rsidR="00C746A3">
        <w:instrText xml:space="preserve"> ADDIN EN.CITE &lt;EndNote&gt;&lt;Cite&gt;&lt;Author&gt;Aho&lt;/Author&gt;&lt;Year&gt;2003&lt;/Year&gt;&lt;RecNum&gt;720&lt;/RecNum&gt;&lt;DisplayText&gt;(Aho and Weaver 2003)&lt;/DisplayText&gt;&lt;record&gt;&lt;rec-number&gt;720&lt;/rec-number&gt;&lt;foreign-keys&gt;&lt;key app="EN" db-id="ex50wxr0nwfvzjefadrpddrstd9srdpv2vt2" timestamp="1298425604"&gt;720&lt;/key&gt;&lt;/foreign-keys&gt;&lt;ref-type name="Report"&gt;27&lt;/ref-type&gt;&lt;contributors&gt;&lt;authors&gt;&lt;author&gt;Aho, K.&lt;/author&gt;&lt;author&gt;Weaver, T.&lt;/author&gt;&lt;/authors&gt;&lt;/contributors&gt;&lt;titles&gt;&lt;title&gt;Classification of alpine plant communities of the Northern Rocky Mountain Volcanics.  Report to Yellowstone National Park.  YELL-NPS-5119.  82 pp&lt;/title&gt;&lt;/titles&gt;&lt;pages&gt;82&lt;/pages&gt;&lt;dates&gt;&lt;year&gt;2003&lt;/year&gt;&lt;/dates&gt;&lt;urls&gt;&lt;/urls&gt;&lt;/record&gt;&lt;/Cite&gt;&lt;/EndNote&gt;</w:instrText>
      </w:r>
      <w:r>
        <w:fldChar w:fldCharType="separate"/>
      </w:r>
      <w:r>
        <w:rPr>
          <w:noProof/>
        </w:rPr>
        <w:t>(Aho and Weaver 2003)</w:t>
      </w:r>
      <w:r>
        <w:fldChar w:fldCharType="end"/>
      </w:r>
      <w:r w:rsidR="00F76173">
        <w:t>, but these impacts could be more pronounced in northern population where habitat resiliency is lower because of shorter growing seasons.</w:t>
      </w:r>
      <w:r>
        <w:t xml:space="preserve"> </w:t>
      </w:r>
      <w:r w:rsidR="00DD489C">
        <w:t>To better gauge the potential for impacts to native species and allow for informed management, d</w:t>
      </w:r>
      <w:r>
        <w:t>etailed information on resource selection patterns of introduced ungulates is a critical.</w:t>
      </w:r>
    </w:p>
    <w:p w14:paraId="78141AD3" w14:textId="77777777" w:rsidR="00EF3E87" w:rsidRDefault="00EF3E87" w:rsidP="00EF3E87">
      <w:pPr>
        <w:spacing w:line="480" w:lineRule="auto"/>
      </w:pPr>
    </w:p>
    <w:p w14:paraId="6EA31B8B" w14:textId="38923784" w:rsidR="00437F64" w:rsidRDefault="0070319B" w:rsidP="00EF3E87">
      <w:pPr>
        <w:spacing w:line="480" w:lineRule="auto"/>
      </w:pPr>
      <w:r>
        <w:t>P</w:t>
      </w:r>
      <w:r w:rsidR="009F200B">
        <w:t xml:space="preserve">rocesses such as foraging, predator avoidance, and competition collectively </w:t>
      </w:r>
      <w:r w:rsidR="00A03ECE">
        <w:t>manifest in differential</w:t>
      </w:r>
      <w:r w:rsidR="009F200B">
        <w:t xml:space="preserve"> resource selection patterns. </w:t>
      </w:r>
      <w:r w:rsidR="00A03ECE">
        <w:t xml:space="preserve">Mountain goat resource selection is a balancing act between using landscape features that promote predator avoidance but also host high quality forage. </w:t>
      </w:r>
      <w:r>
        <w:t>Ecological t</w:t>
      </w:r>
      <w:r w:rsidR="009F200B">
        <w:t xml:space="preserve">heory states that each process has an appropriate spatial scale determined by the time scale appropriate (“ecological neighborhoods”) for </w:t>
      </w:r>
      <w:r w:rsidR="00A03ECE">
        <w:t>each</w:t>
      </w:r>
      <w:r w:rsidR="009F200B">
        <w:t xml:space="preserve"> process </w:t>
      </w:r>
      <w:r w:rsidR="009F200B">
        <w:fldChar w:fldCharType="begin"/>
      </w:r>
      <w:r w:rsidR="009F200B">
        <w:instrText xml:space="preserve"> ADDIN EN.CITE &lt;EndNote&gt;&lt;Cite&gt;&lt;Author&gt;Addicott&lt;/Author&gt;&lt;Year&gt;1987&lt;/Year&gt;&lt;RecNum&gt;4971&lt;/RecNum&gt;&lt;DisplayText&gt;(Addicott et al. 1987)&lt;/DisplayText&gt;&lt;record&gt;&lt;rec-number&gt;4971&lt;/rec-number&gt;&lt;foreign-keys&gt;&lt;key app="EN" db-id="ex50wxr0nwfvzjefadrpddrstd9srdpv2vt2" timestamp="1520642789"&gt;4971&lt;/key&gt;&lt;/foreign-keys&gt;&lt;ref-type name="Journal Article"&gt;17&lt;/ref-type&gt;&lt;contributors&gt;&lt;authors&gt;&lt;author&gt;Addicott, J. F.&lt;/author&gt;&lt;author&gt;Aho, J. M.&lt;/author&gt;&lt;author&gt;Antolin, M. F.&lt;/author&gt;&lt;author&gt;Padilla, D. K.&lt;/author&gt;&lt;author&gt;Richardson, J. S.&lt;/author&gt;&lt;author&gt;Soluk, D. A.&lt;/author&gt;&lt;/authors&gt;&lt;/contributors&gt;&lt;auth-address&gt;UNIV BRITISH COLUMBIA, INST ANIM RESOURCE ECOL, VANCOUVER V6T 1W5, BC, CANADA. SAVANNAH RIVER ECOL LAB, AIKEN, SC 29801 USA. FLORIDA STATE UNIV, DEPT BIOL SCI, TALLAHASSEE, FL 32306 USA. ERINDALE COLL, DEPT ZOOL, MISSISSAUGA L5L 1C6, ONTARIO, CANADA.&amp;#xD;ADDICOTT, JF (reprint author), UNIV ALBERTA, DEPT ZOOL, EDMONTON T6G 2E9, ALBERTA, CANADA.&lt;/auth-address&gt;&lt;titles&gt;&lt;title&gt;Ecological neighborhoods : scaling environmental patterns&lt;/title&gt;&lt;secondary-title&gt;Oikos&lt;/secondary-title&gt;&lt;alt-title&gt;Oikos&lt;/alt-title&gt;&lt;/titles&gt;&lt;periodical&gt;&lt;full-title&gt;Oikos&lt;/full-title&gt;&lt;/periodical&gt;&lt;alt-periodical&gt;&lt;full-title&gt;Oikos&lt;/full-title&gt;&lt;/alt-periodical&gt;&lt;pages&gt;340-346&lt;/pages&gt;&lt;volume&gt;49&lt;/volume&gt;&lt;number&gt;3&lt;/number&gt;&lt;keywords&gt;&lt;keyword&gt;Environmental Sciences &amp;amp; Ecology&lt;/keyword&gt;&lt;/keywords&gt;&lt;dates&gt;&lt;year&gt;1987&lt;/year&gt;&lt;pub-dates&gt;&lt;date&gt;Jul&lt;/date&gt;&lt;/pub-dates&gt;&lt;/dates&gt;&lt;isbn&gt;0030-1299&lt;/isbn&gt;&lt;accession-num&gt;WOS:A1987J181500014&lt;/accession-num&gt;&lt;work-type&gt;Article&lt;/work-type&gt;&lt;urls&gt;&lt;related-urls&gt;&lt;url&gt;&amp;lt;Go to ISI&amp;gt;://WOS:A1987J181500014&lt;/url&gt;&lt;/related-urls&gt;&lt;/urls&gt;&lt;electronic-resource-num&gt;10.2307/3565770&lt;/electronic-resource-num&gt;&lt;language&gt;English&lt;/language&gt;&lt;/record&gt;&lt;/Cite&gt;&lt;/EndNote&gt;</w:instrText>
      </w:r>
      <w:r w:rsidR="009F200B">
        <w:fldChar w:fldCharType="separate"/>
      </w:r>
      <w:r w:rsidR="009F200B">
        <w:rPr>
          <w:noProof/>
        </w:rPr>
        <w:t>(Addicott et al. 1987)</w:t>
      </w:r>
      <w:r w:rsidR="009F200B">
        <w:fldChar w:fldCharType="end"/>
      </w:r>
      <w:r w:rsidR="00A03ECE">
        <w:t>,</w:t>
      </w:r>
      <w:r w:rsidR="009F200B">
        <w:t xml:space="preserve"> resulting in a</w:t>
      </w:r>
      <w:r w:rsidR="00FE4F23">
        <w:t>nimal r</w:t>
      </w:r>
      <w:r w:rsidR="00437F64">
        <w:t xml:space="preserve">esource selection </w:t>
      </w:r>
      <w:r w:rsidR="009F200B">
        <w:t xml:space="preserve">that can be quantified </w:t>
      </w:r>
      <w:r w:rsidR="00437F64">
        <w:t>hierarchical</w:t>
      </w:r>
      <w:r w:rsidR="009F200B">
        <w:t>ly in scale</w:t>
      </w:r>
      <w:r w:rsidR="00437F64">
        <w:t xml:space="preserve"> </w:t>
      </w:r>
      <w:r w:rsidR="00437F64">
        <w:fldChar w:fldCharType="begin"/>
      </w:r>
      <w:r w:rsidR="00437F64">
        <w:instrText xml:space="preserve"> ADDIN EN.CITE &lt;EndNote&gt;&lt;Cite&gt;&lt;Author&gt;Johnson&lt;/Author&gt;&lt;Year&gt;1980&lt;/Year&gt;&lt;RecNum&gt;1084&lt;/RecNum&gt;&lt;DisplayText&gt;(Johnson 1980)&lt;/DisplayText&gt;&lt;record&gt;&lt;rec-number&gt;1084&lt;/rec-number&gt;&lt;foreign-keys&gt;&lt;key app="EN" db-id="ex50wxr0nwfvzjefadrpddrstd9srdpv2vt2" timestamp="1366243741"&gt;1084&lt;/key&gt;&lt;/foreign-keys&gt;&lt;ref-type name="Journal Article"&gt;17&lt;/ref-type&gt;&lt;contributors&gt;&lt;authors&gt;&lt;author&gt;Johnson, Douglas H.&lt;/author&gt;&lt;/authors&gt;&lt;/contributors&gt;&lt;titles&gt;&lt;title&gt;The comparison of usage and availability measurements for evaluating resource preference&lt;/title&gt;&lt;secondary-title&gt;Ecology&lt;/secondary-title&gt;&lt;/titles&gt;&lt;periodical&gt;&lt;full-title&gt;Ecology&lt;/full-title&gt;&lt;/periodical&gt;&lt;pages&gt;65-71&lt;/pages&gt;&lt;volume&gt;61&lt;/volume&gt;&lt;number&gt;1&lt;/number&gt;&lt;dates&gt;&lt;year&gt;1980&lt;/year&gt;&lt;/dates&gt;&lt;publisher&gt;Ecological Society of America&lt;/publisher&gt;&lt;isbn&gt;00129658&lt;/isbn&gt;&lt;urls&gt;&lt;related-urls&gt;&lt;url&gt;http://www.jstor.org/stable/1937156&lt;/url&gt;&lt;/related-urls&gt;&lt;/urls&gt;&lt;electronic-resource-num&gt;10.2307/1937156&lt;/electronic-resource-num&gt;&lt;/record&gt;&lt;/Cite&gt;&lt;/EndNote&gt;</w:instrText>
      </w:r>
      <w:r w:rsidR="00437F64">
        <w:fldChar w:fldCharType="separate"/>
      </w:r>
      <w:r w:rsidR="00437F64">
        <w:rPr>
          <w:noProof/>
        </w:rPr>
        <w:t>(Johnson 1980)</w:t>
      </w:r>
      <w:r w:rsidR="00437F64">
        <w:fldChar w:fldCharType="end"/>
      </w:r>
      <w:r w:rsidR="009F200B">
        <w:t xml:space="preserve">. As such, </w:t>
      </w:r>
      <w:r w:rsidR="003A09D3">
        <w:t>m</w:t>
      </w:r>
      <w:r w:rsidR="00FE4F23">
        <w:t>ulti-</w:t>
      </w:r>
      <w:r w:rsidR="003A09D3">
        <w:t>scale</w:t>
      </w:r>
      <w:r w:rsidR="00FE4F23">
        <w:t xml:space="preserve"> resource </w:t>
      </w:r>
      <w:r w:rsidR="003B4717">
        <w:t xml:space="preserve">selection </w:t>
      </w:r>
      <w:r w:rsidR="009F200B">
        <w:t xml:space="preserve">that seek to identify the </w:t>
      </w:r>
      <w:r w:rsidR="002C0FBD">
        <w:t>optimal scales</w:t>
      </w:r>
      <w:r w:rsidR="009F200B">
        <w:t xml:space="preserve"> at which an animal interacts with its environment </w:t>
      </w:r>
      <w:r w:rsidR="00FE4F23">
        <w:t>provi</w:t>
      </w:r>
      <w:r w:rsidR="003B4717">
        <w:t xml:space="preserve">de more complete information on </w:t>
      </w:r>
      <w:r w:rsidR="00FE4F23">
        <w:t>how animal</w:t>
      </w:r>
      <w:r w:rsidR="009F200B">
        <w:t>s</w:t>
      </w:r>
      <w:r w:rsidR="003B4717">
        <w:t xml:space="preserve"> </w:t>
      </w:r>
      <w:r w:rsidR="00A03ECE">
        <w:t>perceive and utilize</w:t>
      </w:r>
      <w:r w:rsidR="003B4717">
        <w:t xml:space="preserve"> their </w:t>
      </w:r>
      <w:r w:rsidR="00FE4F23">
        <w:t xml:space="preserve">environment </w:t>
      </w:r>
      <w:r w:rsidR="00A03ECE">
        <w:t xml:space="preserve">to maximize fitness </w:t>
      </w:r>
      <w:r w:rsidR="00FE4F23">
        <w:fldChar w:fldCharType="begin">
          <w:fldData xml:space="preserve">PEVuZE5vdGU+PENpdGU+PEF1dGhvcj5MYWZvcmdlPC9BdXRob3I+PFllYXI+MjAxNTwvWWVhcj48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</w:fldData>
        </w:fldChar>
      </w:r>
      <w:r w:rsidR="00041814">
        <w:instrText xml:space="preserve"> ADDIN EN.CITE </w:instrText>
      </w:r>
      <w:r w:rsidR="00041814">
        <w:fldChar w:fldCharType="begin">
          <w:fldData xml:space="preserve">PEVuZE5vdGU+PENpdGU+PEF1dGhvcj5MYWZvcmdlPC9BdXRob3I+PFllYXI+MjAxNTwvWWVhcj48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</w:fldData>
        </w:fldChar>
      </w:r>
      <w:r w:rsidR="00041814">
        <w:instrText xml:space="preserve"> ADDIN EN.CITE.DATA </w:instrText>
      </w:r>
      <w:r w:rsidR="00041814">
        <w:fldChar w:fldCharType="end"/>
      </w:r>
      <w:r w:rsidR="00FE4F23">
        <w:fldChar w:fldCharType="separate"/>
      </w:r>
      <w:r w:rsidR="00041814">
        <w:rPr>
          <w:noProof/>
        </w:rPr>
        <w:t>(Laforge et al. 2015, Laforge et al. 2016)</w:t>
      </w:r>
      <w:r w:rsidR="00FE4F23">
        <w:fldChar w:fldCharType="end"/>
      </w:r>
      <w:r w:rsidR="00FE4F23">
        <w:t>.</w:t>
      </w:r>
      <w:r w:rsidR="00A03ECE">
        <w:t xml:space="preserve"> </w:t>
      </w:r>
      <w:r w:rsidR="002C0FBD">
        <w:t xml:space="preserve">Despite </w:t>
      </w:r>
      <w:r w:rsidR="00A03ECE">
        <w:t>the importance of multi-scale resource selection</w:t>
      </w:r>
      <w:r w:rsidR="002F0480">
        <w:t>, few studies address</w:t>
      </w:r>
      <w:r w:rsidR="003A09D3">
        <w:t xml:space="preserve"> multiple </w:t>
      </w:r>
      <w:r w:rsidR="003A09D3">
        <w:lastRenderedPageBreak/>
        <w:t xml:space="preserve">scales </w:t>
      </w:r>
      <w:r w:rsidR="002F0480">
        <w:t xml:space="preserve">and fewer yet </w:t>
      </w:r>
      <w:r w:rsidR="002C0FBD">
        <w:t xml:space="preserve">use scale-optimized models to assess the sensitivity of habitat relationships at the scale of analysis </w:t>
      </w:r>
      <w:r w:rsidR="002C0FBD">
        <w:fldChar w:fldCharType="begin">
          <w:fldData xml:space="preserve">PEVuZE5vdGU+PENpdGU+PEF1dGhvcj5NY0dhcmlnYWw8L0F1dGhvcj48WWVhcj4yMDE2PC9ZZWFy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=
</w:fldData>
        </w:fldChar>
      </w:r>
      <w:r w:rsidR="002C0FBD">
        <w:instrText xml:space="preserve"> ADDIN EN.CITE </w:instrText>
      </w:r>
      <w:r w:rsidR="002C0FBD">
        <w:fldChar w:fldCharType="begin">
          <w:fldData xml:space="preserve">PEVuZE5vdGU+PENpdGU+PEF1dGhvcj5NY0dhcmlnYWw8L0F1dGhvcj48WWVhcj4yMDE2PC9ZZWFy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=
</w:fldData>
        </w:fldChar>
      </w:r>
      <w:r w:rsidR="002C0FBD">
        <w:instrText xml:space="preserve"> ADDIN EN.CITE.DATA </w:instrText>
      </w:r>
      <w:r w:rsidR="002C0FBD">
        <w:fldChar w:fldCharType="end"/>
      </w:r>
      <w:r w:rsidR="002C0FBD">
        <w:fldChar w:fldCharType="separate"/>
      </w:r>
      <w:r w:rsidR="002C0FBD">
        <w:rPr>
          <w:noProof/>
        </w:rPr>
        <w:t>(Mayor et al. 2009, McGarigal et al. 2016)</w:t>
      </w:r>
      <w:r w:rsidR="002C0FBD">
        <w:fldChar w:fldCharType="end"/>
      </w:r>
      <w:r w:rsidR="002C0FBD">
        <w:t>.</w:t>
      </w:r>
    </w:p>
    <w:p w14:paraId="0FA2A18A" w14:textId="77777777" w:rsidR="003758F1" w:rsidRDefault="003758F1" w:rsidP="00EF3E87">
      <w:pPr>
        <w:spacing w:line="480" w:lineRule="auto"/>
      </w:pPr>
    </w:p>
    <w:p w14:paraId="4F109BC0" w14:textId="0AD3AB1E" w:rsidR="00EE394D" w:rsidRDefault="00A8224B" w:rsidP="00EE394D">
      <w:pPr>
        <w:spacing w:line="480" w:lineRule="auto"/>
      </w:pPr>
      <w:r>
        <w:t>The mountain goat population</w:t>
      </w:r>
      <w:r w:rsidR="00F76173">
        <w:t xml:space="preserve"> </w:t>
      </w:r>
      <w:r w:rsidR="00CF4C19">
        <w:t xml:space="preserve">on Kodiak Island, Alaska, </w:t>
      </w:r>
      <w:r>
        <w:t>is unique</w:t>
      </w:r>
      <w:r w:rsidR="00A03ECE">
        <w:t xml:space="preserve"> in its history and available habitats</w:t>
      </w:r>
      <w:r>
        <w:t>.</w:t>
      </w:r>
      <w:r w:rsidR="00920D30">
        <w:t xml:space="preserve"> </w:t>
      </w:r>
      <w:r>
        <w:t>Since</w:t>
      </w:r>
      <w:r w:rsidRPr="00920D30">
        <w:t xml:space="preserve"> </w:t>
      </w:r>
      <w:r>
        <w:t xml:space="preserve">their introduction in 1952, </w:t>
      </w:r>
      <w:r w:rsidR="00920D30">
        <w:t>t</w:t>
      </w:r>
      <w:r w:rsidR="00F76173">
        <w:t xml:space="preserve">he population has exhibited exponential </w:t>
      </w:r>
      <w:r w:rsidR="00920D30">
        <w:t xml:space="preserve">population </w:t>
      </w:r>
      <w:r w:rsidR="00F76173">
        <w:t xml:space="preserve">growth and range </w:t>
      </w:r>
      <w:r w:rsidR="00920D30">
        <w:t>expansion</w:t>
      </w:r>
      <w:r>
        <w:t xml:space="preserve"> </w:t>
      </w:r>
      <w:r>
        <w:fldChar w:fldCharType="begin"/>
      </w:r>
      <w:r>
        <w:instrText xml:space="preserve"> ADDIN EN.CITE &lt;EndNote&gt;&lt;Cite&gt;&lt;Author&gt;Cobb&lt;/Author&gt;&lt;Year&gt;2012&lt;/Year&gt;&lt;RecNum&gt;4662&lt;/RecNum&gt;&lt;DisplayText&gt;(Cobb et al. 2012)&lt;/DisplayText&gt;&lt;record&gt;&lt;rec-number&gt;4662&lt;/rec-number&gt;&lt;foreign-keys&gt;&lt;key app="EN" db-id="ex50wxr0nwfvzjefadrpddrstd9srdpv2vt2" timestamp="1401402482"&gt;4662&lt;/key&gt;&lt;/foreign-keys&gt;&lt;ref-type name="Journal Article"&gt;17&lt;/ref-type&gt;&lt;contributors&gt;&lt;authors&gt;&lt;author&gt;Cobb, M.A.&lt;/author&gt;&lt;author&gt;Helling, H.&lt;/author&gt;&lt;author&gt;Pyle, B.&lt;/author&gt;&lt;/authors&gt;&lt;/contributors&gt;&lt;titles&gt;&lt;title&gt;Summer diet and feeding site location patterns of an irrupting mountain goat population on Kodiak Island, Alaska&lt;/title&gt;&lt;secondary-title&gt;Biennual Symposium of the Northern Wild Sheep and Goat Council&lt;/secondary-title&gt;&lt;/titles&gt;&lt;periodical&gt;&lt;full-title&gt;Biennual Symposium of the Northern Wild Sheep and Goat Council&lt;/full-title&gt;&lt;/periodical&gt;&lt;pages&gt;122-135&lt;/pages&gt;&lt;volume&gt;18&lt;/volume&gt;&lt;dates&gt;&lt;year&gt;2012&lt;/year&gt;&lt;/dates&gt;&lt;urls&gt;&lt;/urls&gt;&lt;/record&gt;&lt;/Cite&gt;&lt;/EndNote&gt;</w:instrText>
      </w:r>
      <w:r>
        <w:fldChar w:fldCharType="separate"/>
      </w:r>
      <w:r>
        <w:rPr>
          <w:noProof/>
        </w:rPr>
        <w:t>(Cobb et al. 2012)</w:t>
      </w:r>
      <w:r>
        <w:fldChar w:fldCharType="end"/>
      </w:r>
      <w:r w:rsidR="00F76173">
        <w:t xml:space="preserve">. This pattern has </w:t>
      </w:r>
      <w:r w:rsidR="00920D30">
        <w:t>persisted despite</w:t>
      </w:r>
      <w:r w:rsidR="00F76173">
        <w:t xml:space="preserve"> </w:t>
      </w:r>
      <w:r>
        <w:t>continuous and liberal</w:t>
      </w:r>
      <w:r w:rsidR="00F76173">
        <w:t xml:space="preserve"> sport harvest pressure </w:t>
      </w:r>
      <w:r w:rsidR="00920D30">
        <w:t xml:space="preserve">across the </w:t>
      </w:r>
      <w:r>
        <w:t>population’s</w:t>
      </w:r>
      <w:r w:rsidR="00920D30">
        <w:t xml:space="preserve"> range; </w:t>
      </w:r>
      <w:r w:rsidR="00F76173">
        <w:t xml:space="preserve">approximately 10-15% of the population harvested annually </w:t>
      </w:r>
      <w:r w:rsidR="00920D30">
        <w:t xml:space="preserve">on Kodiak Island </w:t>
      </w:r>
      <w:r w:rsidR="00F76173">
        <w:t>(ADF&amp;G report…).  Although now eco</w:t>
      </w:r>
      <w:r w:rsidR="00920D30">
        <w:t xml:space="preserve">nomically valuable population, </w:t>
      </w:r>
      <w:r>
        <w:t>Kodiak’s high density mountain goat population has the potential to negatively impact</w:t>
      </w:r>
      <w:r w:rsidR="00920D30">
        <w:t xml:space="preserve"> </w:t>
      </w:r>
      <w:r w:rsidR="00F76173">
        <w:t xml:space="preserve">sympatric native </w:t>
      </w:r>
      <w:r>
        <w:t xml:space="preserve">flora </w:t>
      </w:r>
      <w:r w:rsidR="00920D30">
        <w:t>fauna</w:t>
      </w:r>
      <w:r>
        <w:t>.</w:t>
      </w:r>
      <w:r w:rsidR="00EE394D">
        <w:t xml:space="preserve"> Information on their resource selection patterns will shed light on whether the population has </w:t>
      </w:r>
      <w:r w:rsidR="00170FD5">
        <w:t>ex</w:t>
      </w:r>
      <w:r w:rsidR="00EE394D">
        <w:t xml:space="preserve">panded to all suitable habitats and the probably of spatial overlap with sympatric species of concern. </w:t>
      </w:r>
    </w:p>
    <w:p w14:paraId="1117C461" w14:textId="77777777" w:rsidR="00EE394D" w:rsidRDefault="00EE394D" w:rsidP="00EE394D">
      <w:pPr>
        <w:spacing w:line="480" w:lineRule="auto"/>
      </w:pPr>
    </w:p>
    <w:p w14:paraId="749AD4EF" w14:textId="01D29A49" w:rsidR="00170FD5" w:rsidRDefault="00726DEE" w:rsidP="00EE394D">
      <w:pPr>
        <w:spacing w:line="480" w:lineRule="auto"/>
      </w:pPr>
      <w:r>
        <w:t xml:space="preserve">In northern </w:t>
      </w:r>
      <w:r w:rsidR="0004735F">
        <w:t>climates</w:t>
      </w:r>
      <w:r>
        <w:t xml:space="preserve">, </w:t>
      </w:r>
      <w:r w:rsidR="0004735F">
        <w:t xml:space="preserve">winter weather </w:t>
      </w:r>
      <w:r w:rsidR="00AD37F4">
        <w:t xml:space="preserve">can drive </w:t>
      </w:r>
      <w:r w:rsidR="001C5B3A">
        <w:t xml:space="preserve">large herbivore population dynamics </w:t>
      </w:r>
      <w:r w:rsidR="00AD37F4">
        <w:t>by</w:t>
      </w:r>
      <w:r w:rsidR="001C5B3A">
        <w:t xml:space="preserve"> limiting availability to high quality forage </w:t>
      </w:r>
      <w:r w:rsidR="00AD37F4">
        <w:t>and causing to</w:t>
      </w:r>
      <w:r w:rsidR="0004735F">
        <w:t xml:space="preserve"> </w:t>
      </w:r>
      <w:r w:rsidR="001C5B3A">
        <w:t>poor physical condition</w:t>
      </w:r>
      <w:r>
        <w:t xml:space="preserve">. Because of this, understanding </w:t>
      </w:r>
      <w:r w:rsidR="001C5B3A">
        <w:t>how animals interact with their environment</w:t>
      </w:r>
      <w:r>
        <w:t xml:space="preserve"> in winter is an important step toward </w:t>
      </w:r>
      <w:r w:rsidR="001C5B3A">
        <w:t xml:space="preserve">quantifying the link between habitat and </w:t>
      </w:r>
      <w:r>
        <w:t xml:space="preserve">carrying capacity. </w:t>
      </w:r>
      <w:r w:rsidR="00A03ECE">
        <w:t xml:space="preserve">Nothing is known of mountain goat winter resource selection in regions where forested habitats are largely absent, such as Kodiak Island. </w:t>
      </w:r>
      <w:r w:rsidR="00BF61E4">
        <w:t>M</w:t>
      </w:r>
      <w:r w:rsidR="00610816">
        <w:t xml:space="preserve">ountain goats </w:t>
      </w:r>
      <w:r w:rsidR="00CA1F12">
        <w:t xml:space="preserve">inhabiting </w:t>
      </w:r>
      <w:r w:rsidR="00610816">
        <w:t xml:space="preserve">wet coastal climates </w:t>
      </w:r>
      <w:r w:rsidR="00EE394D">
        <w:t xml:space="preserve">typically select for </w:t>
      </w:r>
      <w:r w:rsidR="00610816">
        <w:t xml:space="preserve">lower elevation </w:t>
      </w:r>
      <w:r w:rsidR="00EE394D">
        <w:t xml:space="preserve">forested habitats </w:t>
      </w:r>
      <w:r w:rsidR="00BF61E4">
        <w:t xml:space="preserve">during winter </w:t>
      </w:r>
      <w:r w:rsidR="00610816">
        <w:t>presumably because lower snow depths increase</w:t>
      </w:r>
      <w:r w:rsidR="00EE394D">
        <w:t xml:space="preserve"> foraging opportunities</w:t>
      </w:r>
      <w:r w:rsidR="00610816">
        <w:t xml:space="preserve"> and lower movement energetic expenditure </w:t>
      </w:r>
      <w:r w:rsidR="00610816">
        <w:fldChar w:fldCharType="begin">
          <w:fldData xml:space="preserve">PEVuZE5vdGU+PENpdGU+PEF1dGhvcj5Gb3g8L0F1dGhvcj48WWVhcj4xOTg4PC9ZZWFyPjxSZWNO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</w:fldData>
        </w:fldChar>
      </w:r>
      <w:r w:rsidR="00610816">
        <w:instrText xml:space="preserve"> ADDIN EN.CITE </w:instrText>
      </w:r>
      <w:r w:rsidR="00610816">
        <w:fldChar w:fldCharType="begin">
          <w:fldData xml:space="preserve">PEVuZE5vdGU+PENpdGU+PEF1dGhvcj5Gb3g8L0F1dGhvcj48WWVhcj4xOTg4PC9ZZWFyPjxSZWNO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</w:fldData>
        </w:fldChar>
      </w:r>
      <w:r w:rsidR="00610816">
        <w:instrText xml:space="preserve"> ADDIN EN.CITE.DATA </w:instrText>
      </w:r>
      <w:r w:rsidR="00610816">
        <w:fldChar w:fldCharType="end"/>
      </w:r>
      <w:r w:rsidR="00610816">
        <w:fldChar w:fldCharType="separate"/>
      </w:r>
      <w:r w:rsidR="00610816">
        <w:rPr>
          <w:noProof/>
        </w:rPr>
        <w:t>(Fox and Smith 1988)</w:t>
      </w:r>
      <w:r w:rsidR="00610816">
        <w:fldChar w:fldCharType="end"/>
      </w:r>
      <w:r w:rsidR="00EE394D">
        <w:t xml:space="preserve">. </w:t>
      </w:r>
      <w:r w:rsidR="00A03ECE">
        <w:t xml:space="preserve">Nothing is known of how spatial scale of selection changes with seasons in coastal populations. Data from </w:t>
      </w:r>
      <w:r w:rsidR="000B7F5D">
        <w:t xml:space="preserve">proximate mountain goat populations </w:t>
      </w:r>
      <w:r w:rsidR="00A03ECE">
        <w:t xml:space="preserve">show that even adjacent populations </w:t>
      </w:r>
      <w:r w:rsidR="000B7F5D">
        <w:t xml:space="preserve">exhibit plasticity in </w:t>
      </w:r>
      <w:r w:rsidR="000B7F5D">
        <w:lastRenderedPageBreak/>
        <w:t xml:space="preserve">their resource selection patterns due to difference in </w:t>
      </w:r>
      <w:r w:rsidR="00A03ECE">
        <w:t xml:space="preserve">available habitats such as </w:t>
      </w:r>
      <w:r w:rsidR="000B7F5D">
        <w:t xml:space="preserve">snow characteristics </w:t>
      </w:r>
      <w:r w:rsidR="000B7F5D">
        <w:fldChar w:fldCharType="begin"/>
      </w:r>
      <w:r w:rsidR="000B7F5D">
        <w:instrText xml:space="preserve"> ADDIN EN.CITE &lt;EndNote&gt;&lt;Cite&gt;&lt;Author&gt;Poole&lt;/Author&gt;&lt;Year&gt;2009&lt;/Year&gt;&lt;RecNum&gt;482&lt;/RecNum&gt;&lt;DisplayText&gt;(Poole et al. 2009)&lt;/DisplayText&gt;&lt;record&gt;&lt;rec-number&gt;482&lt;/rec-number&gt;&lt;foreign-keys&gt;&lt;key app="EN" db-id="ex50wxr0nwfvzjefadrpddrstd9srdpv2vt2" timestamp="1289938037"&gt;482&lt;/key&gt;&lt;/foreign-keys&gt;&lt;ref-type name="Journal Article"&gt;17&lt;/ref-type&gt;&lt;contributors&gt;&lt;authors&gt;&lt;author&gt;Poole, K. G.&lt;/author&gt;&lt;author&gt;Stuart-Smith, K.&lt;/author&gt;&lt;author&gt;Teske, I. E.&lt;/author&gt;&lt;/authors&gt;&lt;/contributors&gt;&lt;titles&gt;&lt;title&gt;Wintering strategies by mountain goats in interior mountains&lt;/title&gt;&lt;secondary-title&gt;Canadian Journal of Zoology-Revue Canadienne De Zoologie&lt;/secondary-title&gt;&lt;/titles&gt;&lt;periodical&gt;&lt;full-title&gt;Canadian Journal of Zoology-Revue Canadienne De Zoologie&lt;/full-title&gt;&lt;/periodical&gt;&lt;pages&gt;273-283&lt;/pages&gt;&lt;volume&gt;87&lt;/volume&gt;&lt;number&gt;3&lt;/number&gt;&lt;keywords&gt;&lt;keyword&gt;habitat selection&lt;/keyword&gt;&lt;keyword&gt;resource selection&lt;/keyword&gt;&lt;/keywords&gt;&lt;dates&gt;&lt;year&gt;2009&lt;/year&gt;&lt;/dates&gt;&lt;isbn&gt;0008-4301&lt;/isbn&gt;&lt;accession-num&gt;WOS:000265606100010&lt;/accession-num&gt;&lt;label&gt;11&lt;/label&gt;&lt;urls&gt;&lt;related-urls&gt;&lt;url&gt;&amp;lt;Go to ISI&amp;gt;://WOS:000265606100010&lt;/url&gt;&lt;/related-urls&gt;&lt;/urls&gt;&lt;electronic-resource-num&gt;10.1139/z09-009&lt;/electronic-resource-num&gt;&lt;/record&gt;&lt;/Cite&gt;&lt;/EndNote&gt;</w:instrText>
      </w:r>
      <w:r w:rsidR="000B7F5D">
        <w:fldChar w:fldCharType="separate"/>
      </w:r>
      <w:r w:rsidR="000B7F5D">
        <w:rPr>
          <w:noProof/>
        </w:rPr>
        <w:t>(Poole et al. 2009)</w:t>
      </w:r>
      <w:r w:rsidR="000B7F5D">
        <w:fldChar w:fldCharType="end"/>
      </w:r>
      <w:r w:rsidR="00A03ECE">
        <w:t>. Therefore, s</w:t>
      </w:r>
      <w:r w:rsidR="000B7F5D">
        <w:t xml:space="preserve">ite-level information on resource selection </w:t>
      </w:r>
      <w:r w:rsidR="00A03ECE">
        <w:t xml:space="preserve">in atypical habitats </w:t>
      </w:r>
      <w:r w:rsidR="000B7F5D">
        <w:t xml:space="preserve">is therefore </w:t>
      </w:r>
      <w:r w:rsidR="00A03ECE">
        <w:t>necessary to inform management</w:t>
      </w:r>
      <w:r w:rsidR="000B7F5D">
        <w:t xml:space="preserve">. </w:t>
      </w:r>
    </w:p>
    <w:p w14:paraId="49B751C4" w14:textId="77777777" w:rsidR="00170FD5" w:rsidRDefault="00170FD5" w:rsidP="00170FD5">
      <w:pPr>
        <w:pStyle w:val="ListParagraph"/>
        <w:numPr>
          <w:ilvl w:val="0"/>
          <w:numId w:val="7"/>
        </w:numPr>
        <w:spacing w:line="480" w:lineRule="auto"/>
      </w:pPr>
      <w:r>
        <w:t>Do goats select at different spatial grain between summer and winter?</w:t>
      </w:r>
    </w:p>
    <w:p w14:paraId="64716759" w14:textId="5F7665BA" w:rsidR="00CF4C19" w:rsidRDefault="00CF4C19" w:rsidP="00EF3E87">
      <w:pPr>
        <w:spacing w:line="480" w:lineRule="auto"/>
      </w:pPr>
      <w:r>
        <w:t xml:space="preserve">Our objective was to quantify the annual and seasonal resource selection patterns of introduced mountain goats on Kodiak Island, Alaska. Using GPS collar data, we sought to identify which topographic </w:t>
      </w:r>
      <w:r w:rsidR="006A6F09">
        <w:t xml:space="preserve">and vegetative characteristics that </w:t>
      </w:r>
      <w:r>
        <w:t>mountain goats select.</w:t>
      </w:r>
    </w:p>
    <w:p w14:paraId="6D96A9EE" w14:textId="77777777" w:rsidR="009669B5" w:rsidRDefault="009669B5" w:rsidP="00241C55">
      <w:pPr>
        <w:spacing w:line="480" w:lineRule="auto"/>
      </w:pPr>
    </w:p>
    <w:p w14:paraId="4801FF2E" w14:textId="77777777" w:rsidR="009669B5" w:rsidRDefault="009669B5" w:rsidP="00241C55">
      <w:pPr>
        <w:spacing w:line="480" w:lineRule="auto"/>
        <w:rPr>
          <w:b/>
        </w:rPr>
      </w:pPr>
      <w:r>
        <w:rPr>
          <w:b/>
        </w:rPr>
        <w:t xml:space="preserve">STUDY AREA  </w:t>
      </w:r>
    </w:p>
    <w:p w14:paraId="0FA75AF6" w14:textId="77777777" w:rsidR="009669B5" w:rsidRDefault="009669B5" w:rsidP="00241C55">
      <w:pPr>
        <w:spacing w:line="480" w:lineRule="auto"/>
      </w:pPr>
      <w:r>
        <w:t>Kodiak Island (8,975 km</w:t>
      </w:r>
      <w:r>
        <w:rPr>
          <w:vertAlign w:val="superscript"/>
        </w:rPr>
        <w:t>2</w:t>
      </w:r>
      <w:r>
        <w:t>), the largest island in the Kodiak Archipelago, is located in the western Gulf of Alaska (</w:t>
      </w:r>
      <w:commentRangeStart w:id="0"/>
      <w:r>
        <w:t>Fig. 1</w:t>
      </w:r>
      <w:commentRangeEnd w:id="0"/>
      <w:r>
        <w:rPr>
          <w:rStyle w:val="CommentReference"/>
        </w:rPr>
        <w:commentReference w:id="0"/>
      </w:r>
      <w:r>
        <w:t>). Kodiak Island is 40 to 65 km from mainland Alaska, separated by the Shelikof Strait. Kodiak Island is approximately 160 km long and varies in width from 15 to 130 km. The topography of Kodiak Island is mainly mountainous, with elevations ranging from sea-level to 1,362 m. Kodiak Island has a sub-arctic maritime climate, which is characterized by long, cold winters and wet summers. Annual precipitation averages 195 cm (Kodiak city) and monthly temperatures range from -1.2</w:t>
      </w:r>
      <w:r>
        <w:rPr>
          <w:vertAlign w:val="superscript"/>
        </w:rPr>
        <w:t xml:space="preserve">o </w:t>
      </w:r>
      <w:r>
        <w:t>C (January) to 12.9</w:t>
      </w:r>
      <w:r>
        <w:rPr>
          <w:vertAlign w:val="superscript"/>
        </w:rPr>
        <w:t xml:space="preserve">o </w:t>
      </w:r>
      <w:r>
        <w:t xml:space="preserve">C (August).  </w:t>
      </w:r>
    </w:p>
    <w:p w14:paraId="3271B415" w14:textId="77777777" w:rsidR="00EF3E87" w:rsidRDefault="00EF3E87" w:rsidP="00241C55">
      <w:pPr>
        <w:spacing w:line="480" w:lineRule="auto"/>
      </w:pPr>
    </w:p>
    <w:p w14:paraId="22593B47" w14:textId="7CBEA0A8" w:rsidR="00527C9D" w:rsidRDefault="00241C55" w:rsidP="00241C55">
      <w:pPr>
        <w:spacing w:line="480" w:lineRule="auto"/>
      </w:pPr>
      <w:r w:rsidRPr="00241C55">
        <w:t>Lower elevation habitats (sea level to 300 m) consisted of a matrix of mixed forb meadows composed of lupine (</w:t>
      </w:r>
      <w:proofErr w:type="spellStart"/>
      <w:r w:rsidRPr="003B0E6C">
        <w:rPr>
          <w:i/>
        </w:rPr>
        <w:t>Lupinus</w:t>
      </w:r>
      <w:proofErr w:type="spellEnd"/>
      <w:r w:rsidRPr="003B0E6C">
        <w:rPr>
          <w:i/>
        </w:rPr>
        <w:t xml:space="preserve"> </w:t>
      </w:r>
      <w:proofErr w:type="spellStart"/>
      <w:r w:rsidRPr="003B0E6C">
        <w:rPr>
          <w:i/>
        </w:rPr>
        <w:t>nootkatensis</w:t>
      </w:r>
      <w:proofErr w:type="spellEnd"/>
      <w:r w:rsidRPr="00241C55">
        <w:t>), fireweed (</w:t>
      </w:r>
      <w:proofErr w:type="spellStart"/>
      <w:r w:rsidRPr="003B0E6C">
        <w:rPr>
          <w:i/>
        </w:rPr>
        <w:t>Epilobium</w:t>
      </w:r>
      <w:proofErr w:type="spellEnd"/>
      <w:r w:rsidRPr="003B0E6C">
        <w:rPr>
          <w:i/>
        </w:rPr>
        <w:t xml:space="preserve"> </w:t>
      </w:r>
      <w:proofErr w:type="spellStart"/>
      <w:r w:rsidRPr="003B0E6C">
        <w:rPr>
          <w:i/>
        </w:rPr>
        <w:t>angustifolium</w:t>
      </w:r>
      <w:proofErr w:type="spellEnd"/>
      <w:r w:rsidRPr="00241C55">
        <w:t>), goldenrod (</w:t>
      </w:r>
      <w:proofErr w:type="spellStart"/>
      <w:r w:rsidRPr="003B0E6C">
        <w:rPr>
          <w:i/>
        </w:rPr>
        <w:t>Solidago</w:t>
      </w:r>
      <w:proofErr w:type="spellEnd"/>
      <w:r w:rsidRPr="003B0E6C">
        <w:rPr>
          <w:i/>
        </w:rPr>
        <w:t xml:space="preserve"> </w:t>
      </w:r>
      <w:proofErr w:type="spellStart"/>
      <w:r w:rsidRPr="003B0E6C">
        <w:rPr>
          <w:i/>
        </w:rPr>
        <w:t>lepida</w:t>
      </w:r>
      <w:proofErr w:type="spellEnd"/>
      <w:r w:rsidRPr="00241C55">
        <w:t>), Jacob’s ladder (</w:t>
      </w:r>
      <w:proofErr w:type="spellStart"/>
      <w:r w:rsidRPr="003B0E6C">
        <w:rPr>
          <w:i/>
        </w:rPr>
        <w:t>Polemonium</w:t>
      </w:r>
      <w:proofErr w:type="spellEnd"/>
      <w:r w:rsidRPr="003B0E6C">
        <w:rPr>
          <w:i/>
        </w:rPr>
        <w:t xml:space="preserve"> </w:t>
      </w:r>
      <w:proofErr w:type="spellStart"/>
      <w:r w:rsidRPr="003B0E6C">
        <w:rPr>
          <w:i/>
        </w:rPr>
        <w:t>acutiflorum</w:t>
      </w:r>
      <w:proofErr w:type="spellEnd"/>
      <w:r w:rsidRPr="00241C55">
        <w:t>), paintbrush (</w:t>
      </w:r>
      <w:proofErr w:type="spellStart"/>
      <w:r w:rsidRPr="003B0E6C">
        <w:rPr>
          <w:i/>
        </w:rPr>
        <w:t>Caltilleja</w:t>
      </w:r>
      <w:proofErr w:type="spellEnd"/>
      <w:r w:rsidRPr="003B0E6C">
        <w:rPr>
          <w:i/>
        </w:rPr>
        <w:t xml:space="preserve"> </w:t>
      </w:r>
      <w:proofErr w:type="spellStart"/>
      <w:r w:rsidRPr="003B0E6C">
        <w:rPr>
          <w:i/>
        </w:rPr>
        <w:t>unalaschcensis</w:t>
      </w:r>
      <w:proofErr w:type="spellEnd"/>
      <w:r w:rsidRPr="00241C55">
        <w:t xml:space="preserve">), and </w:t>
      </w:r>
      <w:proofErr w:type="spellStart"/>
      <w:r w:rsidRPr="00241C55">
        <w:t>burnett</w:t>
      </w:r>
      <w:proofErr w:type="spellEnd"/>
      <w:r w:rsidRPr="00241C55">
        <w:t xml:space="preserve"> (</w:t>
      </w:r>
      <w:proofErr w:type="spellStart"/>
      <w:r w:rsidRPr="003B0E6C">
        <w:rPr>
          <w:i/>
        </w:rPr>
        <w:t>Sanguisorba</w:t>
      </w:r>
      <w:proofErr w:type="spellEnd"/>
      <w:r w:rsidRPr="003B0E6C">
        <w:rPr>
          <w:i/>
        </w:rPr>
        <w:t xml:space="preserve"> stipulate</w:t>
      </w:r>
      <w:r w:rsidRPr="00241C55">
        <w:t>); open alder with forb meadows composed of patches of dense alder (</w:t>
      </w:r>
      <w:proofErr w:type="spellStart"/>
      <w:r w:rsidRPr="003B0E6C">
        <w:rPr>
          <w:i/>
        </w:rPr>
        <w:t>Alnus</w:t>
      </w:r>
      <w:proofErr w:type="spellEnd"/>
      <w:r w:rsidRPr="003B0E6C">
        <w:rPr>
          <w:i/>
        </w:rPr>
        <w:t xml:space="preserve"> </w:t>
      </w:r>
      <w:proofErr w:type="spellStart"/>
      <w:r w:rsidRPr="003B0E6C">
        <w:rPr>
          <w:i/>
        </w:rPr>
        <w:t>crispa</w:t>
      </w:r>
      <w:proofErr w:type="spellEnd"/>
      <w:r w:rsidRPr="00241C55">
        <w:t>), often mixed with salmonberry (</w:t>
      </w:r>
      <w:proofErr w:type="spellStart"/>
      <w:r w:rsidRPr="003B0E6C">
        <w:rPr>
          <w:i/>
        </w:rPr>
        <w:t>Rubus</w:t>
      </w:r>
      <w:proofErr w:type="spellEnd"/>
      <w:r w:rsidRPr="003B0E6C">
        <w:rPr>
          <w:i/>
        </w:rPr>
        <w:t xml:space="preserve"> </w:t>
      </w:r>
      <w:proofErr w:type="spellStart"/>
      <w:r w:rsidRPr="003B0E6C">
        <w:rPr>
          <w:i/>
        </w:rPr>
        <w:t>spectabilis</w:t>
      </w:r>
      <w:proofErr w:type="spellEnd"/>
      <w:r w:rsidRPr="00241C55">
        <w:t>) and elderberry (</w:t>
      </w:r>
      <w:proofErr w:type="spellStart"/>
      <w:r w:rsidRPr="003B0E6C">
        <w:rPr>
          <w:i/>
        </w:rPr>
        <w:t>Sambucus</w:t>
      </w:r>
      <w:proofErr w:type="spellEnd"/>
      <w:r w:rsidRPr="003B0E6C">
        <w:rPr>
          <w:i/>
        </w:rPr>
        <w:t xml:space="preserve"> </w:t>
      </w:r>
      <w:proofErr w:type="spellStart"/>
      <w:r w:rsidRPr="003B0E6C">
        <w:rPr>
          <w:i/>
        </w:rPr>
        <w:t>racemosa</w:t>
      </w:r>
      <w:proofErr w:type="spellEnd"/>
      <w:r w:rsidRPr="00241C55">
        <w:t xml:space="preserve">), and patchy of forbs including fireweed, lupine, and cow </w:t>
      </w:r>
      <w:r w:rsidRPr="00241C55">
        <w:lastRenderedPageBreak/>
        <w:t>parsnip (</w:t>
      </w:r>
      <w:proofErr w:type="spellStart"/>
      <w:r w:rsidRPr="003B0E6C">
        <w:rPr>
          <w:i/>
        </w:rPr>
        <w:t>Heraculem</w:t>
      </w:r>
      <w:proofErr w:type="spellEnd"/>
      <w:r w:rsidRPr="003B0E6C">
        <w:rPr>
          <w:i/>
        </w:rPr>
        <w:t xml:space="preserve"> </w:t>
      </w:r>
      <w:proofErr w:type="spellStart"/>
      <w:r w:rsidRPr="003B0E6C">
        <w:rPr>
          <w:i/>
        </w:rPr>
        <w:t>lanatum</w:t>
      </w:r>
      <w:proofErr w:type="spellEnd"/>
      <w:r w:rsidRPr="00241C55">
        <w:t>); and dense alder habitats dominated by a tall mature alder (</w:t>
      </w:r>
      <w:proofErr w:type="spellStart"/>
      <w:r w:rsidRPr="003B0E6C">
        <w:rPr>
          <w:i/>
        </w:rPr>
        <w:t>Alnus</w:t>
      </w:r>
      <w:proofErr w:type="spellEnd"/>
      <w:r w:rsidRPr="003B0E6C">
        <w:rPr>
          <w:i/>
        </w:rPr>
        <w:t xml:space="preserve"> </w:t>
      </w:r>
      <w:proofErr w:type="spellStart"/>
      <w:r w:rsidRPr="003B0E6C">
        <w:rPr>
          <w:i/>
        </w:rPr>
        <w:t>crispa</w:t>
      </w:r>
      <w:proofErr w:type="spellEnd"/>
      <w:r w:rsidRPr="00241C55">
        <w:t>) over story and a ground cover of litter and scattered maidenhair ferns, grasses (numerous spp.), and salmonbe</w:t>
      </w:r>
      <w:r>
        <w:t>rry (Fleming and Spencer 2007).</w:t>
      </w:r>
      <w:r w:rsidRPr="00241C55">
        <w:t xml:space="preserve"> </w:t>
      </w:r>
      <w:r>
        <w:t>Alpine</w:t>
      </w:r>
      <w:r w:rsidRPr="00241C55">
        <w:t xml:space="preserve"> habitats (≥300 m) were dominated by alpine tundra, alpine forb meadow, alpine heath, prostrate shrub tundra, exposed bedrock, talus slopes, and snow-covered habitat typ</w:t>
      </w:r>
      <w:r>
        <w:t xml:space="preserve">es (Fleming and Spencer 2007). </w:t>
      </w:r>
      <w:r w:rsidRPr="00241C55">
        <w:t>Common plants included long-</w:t>
      </w:r>
      <w:proofErr w:type="spellStart"/>
      <w:r w:rsidRPr="00241C55">
        <w:t>awned</w:t>
      </w:r>
      <w:proofErr w:type="spellEnd"/>
      <w:r w:rsidRPr="00241C55">
        <w:t xml:space="preserve"> sedge (</w:t>
      </w:r>
      <w:proofErr w:type="spellStart"/>
      <w:r w:rsidRPr="003B0E6C">
        <w:rPr>
          <w:i/>
        </w:rPr>
        <w:t>Carex</w:t>
      </w:r>
      <w:proofErr w:type="spellEnd"/>
      <w:r w:rsidRPr="003B0E6C">
        <w:rPr>
          <w:i/>
        </w:rPr>
        <w:t xml:space="preserve"> </w:t>
      </w:r>
      <w:proofErr w:type="spellStart"/>
      <w:r w:rsidRPr="003B0E6C">
        <w:rPr>
          <w:i/>
        </w:rPr>
        <w:t>macrochaeta</w:t>
      </w:r>
      <w:proofErr w:type="spellEnd"/>
      <w:r w:rsidRPr="00241C55">
        <w:t xml:space="preserve">), mosses, lichens, </w:t>
      </w:r>
      <w:proofErr w:type="spellStart"/>
      <w:r w:rsidRPr="00241C55">
        <w:t>partridgefoot</w:t>
      </w:r>
      <w:proofErr w:type="spellEnd"/>
      <w:r w:rsidRPr="00241C55">
        <w:t xml:space="preserve"> (</w:t>
      </w:r>
      <w:proofErr w:type="spellStart"/>
      <w:r w:rsidRPr="003B0E6C">
        <w:rPr>
          <w:i/>
        </w:rPr>
        <w:t>Luetkea</w:t>
      </w:r>
      <w:proofErr w:type="spellEnd"/>
      <w:r w:rsidRPr="003B0E6C">
        <w:rPr>
          <w:i/>
        </w:rPr>
        <w:t xml:space="preserve"> </w:t>
      </w:r>
      <w:proofErr w:type="spellStart"/>
      <w:r w:rsidRPr="003B0E6C">
        <w:rPr>
          <w:i/>
        </w:rPr>
        <w:t>pectinata</w:t>
      </w:r>
      <w:proofErr w:type="spellEnd"/>
      <w:r w:rsidRPr="00241C55">
        <w:t>), and blac</w:t>
      </w:r>
      <w:r>
        <w:t>k crowberry (</w:t>
      </w:r>
      <w:proofErr w:type="spellStart"/>
      <w:r w:rsidRPr="003B0E6C">
        <w:rPr>
          <w:i/>
        </w:rPr>
        <w:t>Empetrum</w:t>
      </w:r>
      <w:proofErr w:type="spellEnd"/>
      <w:r w:rsidRPr="003B0E6C">
        <w:rPr>
          <w:i/>
        </w:rPr>
        <w:t xml:space="preserve"> </w:t>
      </w:r>
      <w:proofErr w:type="spellStart"/>
      <w:r w:rsidRPr="003B0E6C">
        <w:rPr>
          <w:i/>
        </w:rPr>
        <w:t>nigrum</w:t>
      </w:r>
      <w:proofErr w:type="spellEnd"/>
      <w:r>
        <w:t xml:space="preserve">). </w:t>
      </w:r>
      <w:r w:rsidRPr="00241C55">
        <w:t xml:space="preserve">Snow was </w:t>
      </w:r>
      <w:r>
        <w:t xml:space="preserve">generally </w:t>
      </w:r>
      <w:r w:rsidRPr="00241C55">
        <w:t xml:space="preserve">present </w:t>
      </w:r>
      <w:r>
        <w:t xml:space="preserve">in alpine habitats </w:t>
      </w:r>
      <w:r w:rsidRPr="00241C55">
        <w:t>until mid-July</w:t>
      </w:r>
      <w:r>
        <w:t xml:space="preserve">. </w:t>
      </w:r>
      <w:r w:rsidRPr="00241C55">
        <w:t>The primary bedrock at all sites is Kodiak Formation (late Cretaceous), which consists of surficial deposits and sedimenta</w:t>
      </w:r>
      <w:r w:rsidR="008C6AC9">
        <w:t>ry rocks (Wilson et a</w:t>
      </w:r>
      <w:r>
        <w:t xml:space="preserve">l. 2005). </w:t>
      </w:r>
      <w:r w:rsidRPr="00241C55">
        <w:t>A band of granitic bedrock (Paleocene) underlies northwestern portions of Hepburn.</w:t>
      </w:r>
    </w:p>
    <w:p w14:paraId="6415E63A" w14:textId="77777777" w:rsidR="00EF3E87" w:rsidRDefault="00EF3E87" w:rsidP="00241C55">
      <w:pPr>
        <w:spacing w:line="480" w:lineRule="auto"/>
      </w:pPr>
    </w:p>
    <w:p w14:paraId="5443D734" w14:textId="4477321A" w:rsidR="009669B5" w:rsidRDefault="009669B5" w:rsidP="00241C55">
      <w:pPr>
        <w:spacing w:line="480" w:lineRule="auto"/>
      </w:pPr>
      <w:r>
        <w:t>Eighteen</w:t>
      </w:r>
      <w:r>
        <w:rPr>
          <w:i/>
        </w:rPr>
        <w:t xml:space="preserve"> </w:t>
      </w:r>
      <w:r>
        <w:t xml:space="preserve">mountain goats (7 males and 11 females) were introduced to Kodiak Island from the Kenai Peninsula, in 1952 and 1953. The population </w:t>
      </w:r>
      <w:r w:rsidR="00527C9D">
        <w:t>has been growing since</w:t>
      </w:r>
      <w:r>
        <w:t xml:space="preserve">, and by 2017, over </w:t>
      </w:r>
      <w:r w:rsidR="003B0E6C">
        <w:t>4000</w:t>
      </w:r>
      <w:r>
        <w:t xml:space="preserve"> goats were </w:t>
      </w:r>
      <w:r w:rsidR="00527C9D">
        <w:t xml:space="preserve">well </w:t>
      </w:r>
      <w:r>
        <w:t>distributed across the island (**insert recent goat survey report). Potential predators to mountain goats on Kodiak include the Kodiak brown bear (</w:t>
      </w:r>
      <w:proofErr w:type="spellStart"/>
      <w:r w:rsidRPr="009669B5">
        <w:rPr>
          <w:i/>
        </w:rPr>
        <w:t>Ursus</w:t>
      </w:r>
      <w:proofErr w:type="spellEnd"/>
      <w:r w:rsidRPr="009669B5">
        <w:rPr>
          <w:i/>
        </w:rPr>
        <w:t xml:space="preserve"> </w:t>
      </w:r>
      <w:proofErr w:type="spellStart"/>
      <w:r w:rsidRPr="009669B5">
        <w:rPr>
          <w:i/>
        </w:rPr>
        <w:t>arctos</w:t>
      </w:r>
      <w:proofErr w:type="spellEnd"/>
      <w:r>
        <w:t>)</w:t>
      </w:r>
      <w:r w:rsidR="00527C9D">
        <w:t xml:space="preserve"> and humans. Mountain goats are open to sport hunting harvest throughout the island.</w:t>
      </w:r>
    </w:p>
    <w:p w14:paraId="49A3B983" w14:textId="77777777" w:rsidR="008C6AC9" w:rsidRDefault="008C6AC9" w:rsidP="00241C55">
      <w:pPr>
        <w:spacing w:line="480" w:lineRule="auto"/>
        <w:outlineLvl w:val="0"/>
        <w:rPr>
          <w:b/>
        </w:rPr>
      </w:pPr>
    </w:p>
    <w:p w14:paraId="2910A557" w14:textId="77777777" w:rsidR="009669B5" w:rsidRDefault="009669B5" w:rsidP="00241C55">
      <w:pPr>
        <w:spacing w:line="480" w:lineRule="auto"/>
        <w:outlineLvl w:val="0"/>
        <w:rPr>
          <w:b/>
        </w:rPr>
      </w:pPr>
      <w:r>
        <w:rPr>
          <w:b/>
        </w:rPr>
        <w:t>METHODS</w:t>
      </w:r>
    </w:p>
    <w:p w14:paraId="7EA3D0C5" w14:textId="77777777" w:rsidR="008C6AC9" w:rsidRDefault="006A6F09" w:rsidP="008C6AC9">
      <w:pPr>
        <w:spacing w:line="480" w:lineRule="auto"/>
        <w:contextualSpacing/>
      </w:pPr>
      <w:r w:rsidRPr="006A6F09">
        <w:rPr>
          <w:i/>
        </w:rPr>
        <w:t>Capture</w:t>
      </w:r>
      <w:r>
        <w:rPr>
          <w:i/>
        </w:rPr>
        <w:t xml:space="preserve"> and collar</w:t>
      </w:r>
      <w:r w:rsidRPr="006A6F09">
        <w:rPr>
          <w:i/>
        </w:rPr>
        <w:t>-</w:t>
      </w:r>
      <w:r>
        <w:t xml:space="preserve"> </w:t>
      </w:r>
      <w:r w:rsidR="008C6AC9" w:rsidRPr="008C6AC9">
        <w:t xml:space="preserve">We captured mountain goats from a </w:t>
      </w:r>
      <w:r w:rsidR="008C6AC9">
        <w:t xml:space="preserve">helicopter. </w:t>
      </w:r>
      <w:r w:rsidR="008C6AC9" w:rsidRPr="008C6AC9">
        <w:t xml:space="preserve">We immobilized goats with </w:t>
      </w:r>
      <w:proofErr w:type="spellStart"/>
      <w:r w:rsidR="008C6AC9" w:rsidRPr="008C6AC9">
        <w:t>carfentanil</w:t>
      </w:r>
      <w:proofErr w:type="spellEnd"/>
      <w:r w:rsidR="008C6AC9" w:rsidRPr="008C6AC9">
        <w:t xml:space="preserve"> citrate delivered via a 2-cc barbed dart fired from a projector (Palmer Cap-Chur Equipment, Powder Springs, GA). </w:t>
      </w:r>
      <w:r w:rsidR="008C6AC9">
        <w:t xml:space="preserve">We </w:t>
      </w:r>
      <w:r w:rsidR="008C6AC9" w:rsidRPr="008C6AC9">
        <w:t xml:space="preserve">fitted </w:t>
      </w:r>
      <w:r w:rsidR="008C6AC9">
        <w:t xml:space="preserve">each </w:t>
      </w:r>
      <w:r w:rsidR="008C6AC9" w:rsidRPr="008C6AC9">
        <w:t xml:space="preserve">captured </w:t>
      </w:r>
      <w:r w:rsidR="008C6AC9">
        <w:t>goat</w:t>
      </w:r>
      <w:r w:rsidR="008C6AC9" w:rsidRPr="008C6AC9">
        <w:t xml:space="preserve"> with either a single </w:t>
      </w:r>
      <w:proofErr w:type="spellStart"/>
      <w:r w:rsidR="008C6AC9" w:rsidRPr="008C6AC9">
        <w:t>Globalstar</w:t>
      </w:r>
      <w:proofErr w:type="spellEnd"/>
      <w:r w:rsidR="008C6AC9" w:rsidRPr="008C6AC9">
        <w:t xml:space="preserve"> GPS collar (W300 </w:t>
      </w:r>
      <w:proofErr w:type="spellStart"/>
      <w:r w:rsidR="008C6AC9" w:rsidRPr="008C6AC9">
        <w:t>Wildlink</w:t>
      </w:r>
      <w:proofErr w:type="spellEnd"/>
      <w:r w:rsidR="008C6AC9" w:rsidRPr="008C6AC9">
        <w:t xml:space="preserve">-GTX, Advanced Telemetry Systems, Isanti, MN), or a spread-spectrum GPS collar (TGW-4590 Iridium, </w:t>
      </w:r>
      <w:proofErr w:type="spellStart"/>
      <w:r w:rsidR="008C6AC9" w:rsidRPr="008C6AC9">
        <w:t>Telonics</w:t>
      </w:r>
      <w:proofErr w:type="spellEnd"/>
      <w:r w:rsidR="008C6AC9" w:rsidRPr="008C6AC9">
        <w:t xml:space="preserve">, Mesa, AZ) and a VHF collar (MOD-400-1, </w:t>
      </w:r>
      <w:proofErr w:type="spellStart"/>
      <w:r w:rsidR="008C6AC9" w:rsidRPr="008C6AC9">
        <w:lastRenderedPageBreak/>
        <w:t>Telonics</w:t>
      </w:r>
      <w:proofErr w:type="spellEnd"/>
      <w:r w:rsidR="008C6AC9" w:rsidRPr="008C6AC9">
        <w:t xml:space="preserve">, Mesa, AZ). We programmed </w:t>
      </w:r>
      <w:proofErr w:type="spellStart"/>
      <w:r w:rsidR="008C6AC9" w:rsidRPr="008C6AC9">
        <w:t>Globalstar</w:t>
      </w:r>
      <w:proofErr w:type="spellEnd"/>
      <w:r w:rsidR="008C6AC9" w:rsidRPr="008C6AC9">
        <w:t xml:space="preserve"> collars to collect two dail</w:t>
      </w:r>
      <w:r>
        <w:t>y fixes, each separated by 13 hrs</w:t>
      </w:r>
      <w:r w:rsidR="008C6AC9" w:rsidRPr="008C6AC9">
        <w:t>. We programmed spread-spectrum</w:t>
      </w:r>
      <w:r>
        <w:t xml:space="preserve"> collars to record a fix every three</w:t>
      </w:r>
      <w:r w:rsidR="008C6AC9" w:rsidRPr="008C6AC9">
        <w:t xml:space="preserve"> hours between 16 December and 16 May, and every six hours between 16 May and 16 December. Six hours of collar inactivity triggered a mortality alert in all collars. </w:t>
      </w:r>
      <w:proofErr w:type="spellStart"/>
      <w:r w:rsidR="008C6AC9" w:rsidRPr="008C6AC9">
        <w:t>Globalstar</w:t>
      </w:r>
      <w:proofErr w:type="spellEnd"/>
      <w:r w:rsidR="008C6AC9" w:rsidRPr="008C6AC9">
        <w:t xml:space="preserve"> collars transmitted fix and mortality status datasets daily to a website, where we access</w:t>
      </w:r>
      <w:r w:rsidR="008C6AC9">
        <w:t>ed</w:t>
      </w:r>
      <w:r w:rsidR="008C6AC9" w:rsidRPr="008C6AC9">
        <w:t xml:space="preserve"> them. Alternatively, spread-spectrum collars required us to manually upload data to a laptop computer in a fixed-wing aircraft. We fitted goats with a numbered red tag on each ear for identification purposes</w:t>
      </w:r>
      <w:r w:rsidR="00BB4387">
        <w:t>.</w:t>
      </w:r>
      <w:r w:rsidR="008C6AC9" w:rsidRPr="008C6AC9">
        <w:t xml:space="preserve"> To reverse immobilization drug effects, we hand-injected 255 mg Naltrexone (5.1 c</w:t>
      </w:r>
      <w:r w:rsidR="00BB4387">
        <w:t>c) intramuscularly in the rump.</w:t>
      </w:r>
    </w:p>
    <w:p w14:paraId="6D8D116C" w14:textId="4C62D4FB" w:rsidR="00576E4F" w:rsidRDefault="00C746A3" w:rsidP="00576E4F">
      <w:pPr>
        <w:tabs>
          <w:tab w:val="left" w:pos="3720"/>
        </w:tabs>
        <w:spacing w:line="480" w:lineRule="auto"/>
        <w:outlineLvl w:val="0"/>
      </w:pPr>
      <w:r>
        <w:rPr>
          <w:i/>
        </w:rPr>
        <w:t>Resource selection modeling</w:t>
      </w:r>
      <w:r w:rsidR="006A6F09">
        <w:t xml:space="preserve"> </w:t>
      </w:r>
      <w:r w:rsidR="00576E4F">
        <w:tab/>
      </w:r>
    </w:p>
    <w:p w14:paraId="30373757" w14:textId="1DD3ACF8" w:rsidR="00EF3E87" w:rsidRDefault="00576E4F" w:rsidP="00576E4F">
      <w:pPr>
        <w:spacing w:line="480" w:lineRule="auto"/>
        <w:outlineLvl w:val="0"/>
      </w:pPr>
      <w:r>
        <w:t xml:space="preserve">We compared covariate values at </w:t>
      </w:r>
      <w:r w:rsidR="00C746A3">
        <w:t>GPS collar fixes (</w:t>
      </w:r>
      <w:r>
        <w:t>used</w:t>
      </w:r>
      <w:r w:rsidR="00C746A3">
        <w:t xml:space="preserve">) </w:t>
      </w:r>
      <w:r>
        <w:t xml:space="preserve">to those at available locations. </w:t>
      </w:r>
      <w:r w:rsidR="003758F1">
        <w:t>We considered i</w:t>
      </w:r>
      <w:r>
        <w:t xml:space="preserve">ndividual collared mountain goats </w:t>
      </w:r>
      <w:r w:rsidR="003758F1">
        <w:t xml:space="preserve">as </w:t>
      </w:r>
      <w:r>
        <w:t xml:space="preserve">the sampling unit. For the population level analysis, we evaluated the relative probability of use </w:t>
      </w:r>
      <w:r w:rsidR="00C746A3">
        <w:t>using</w:t>
      </w:r>
      <w:r>
        <w:t xml:space="preserve"> </w:t>
      </w:r>
      <w:r w:rsidR="00C746A3">
        <w:t>conditional logistic mixed effects models</w:t>
      </w:r>
      <w:r w:rsidR="00971E0F">
        <w:t xml:space="preserve"> </w:t>
      </w:r>
      <w:r w:rsidR="00F17C5A">
        <w:t xml:space="preserve">with a matched case-control design </w:t>
      </w:r>
      <w:r w:rsidR="00971E0F">
        <w:fldChar w:fldCharType="begin">
          <w:fldData xml:space="preserve">PEVuZE5vdGU+PENpdGU+PEF1dGhvcj5EdWNoZXNuZTwvQXV0aG9yPjxZZWFyPjIwMTA8L1llYXI+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</w:fldData>
        </w:fldChar>
      </w:r>
      <w:r w:rsidR="00F17C5A">
        <w:instrText xml:space="preserve"> ADDIN EN.CITE </w:instrText>
      </w:r>
      <w:r w:rsidR="00F17C5A">
        <w:fldChar w:fldCharType="begin">
          <w:fldData xml:space="preserve">PEVuZE5vdGU+PENpdGU+PEF1dGhvcj5EdWNoZXNuZTwvQXV0aG9yPjxZZWFyPjIwMTA8L1llYXI+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</w:fldData>
        </w:fldChar>
      </w:r>
      <w:r w:rsidR="00F17C5A">
        <w:instrText xml:space="preserve"> ADDIN EN.CITE.DATA </w:instrText>
      </w:r>
      <w:r w:rsidR="00F17C5A">
        <w:fldChar w:fldCharType="end"/>
      </w:r>
      <w:r w:rsidR="00971E0F">
        <w:fldChar w:fldCharType="separate"/>
      </w:r>
      <w:r w:rsidR="00F17C5A">
        <w:rPr>
          <w:noProof/>
        </w:rPr>
        <w:t>(Fortin et al. 2005, Duchesne et al. 2010)</w:t>
      </w:r>
      <w:r w:rsidR="00971E0F">
        <w:fldChar w:fldCharType="end"/>
      </w:r>
      <w:r w:rsidR="00971E0F">
        <w:t>. Models included a random intercept</w:t>
      </w:r>
      <w:r>
        <w:t xml:space="preserve"> </w:t>
      </w:r>
      <w:r w:rsidR="00971E0F">
        <w:t>for each</w:t>
      </w:r>
      <w:r>
        <w:t xml:space="preserve"> collared mountain goat to account for the unbalanced design and correlation among individuals</w:t>
      </w:r>
      <w:r w:rsidR="00971E0F">
        <w:t xml:space="preserve"> and allow for population level inference</w:t>
      </w:r>
      <w:r>
        <w:t xml:space="preserve">. </w:t>
      </w:r>
      <w:r w:rsidR="003758F1">
        <w:t xml:space="preserve">We quantify </w:t>
      </w:r>
      <w:r w:rsidR="004A6731">
        <w:t xml:space="preserve">resource </w:t>
      </w:r>
      <w:r w:rsidR="003758F1">
        <w:t>selection separately for summer and winter seasons. We defined the summer season as June-September and the winter</w:t>
      </w:r>
      <w:r w:rsidR="00971E0F">
        <w:t xml:space="preserve"> season as December-April </w:t>
      </w:r>
      <w:r w:rsidR="003758F1">
        <w:t xml:space="preserve">based on the </w:t>
      </w:r>
      <w:r w:rsidR="00971E0F">
        <w:t xml:space="preserve">typical </w:t>
      </w:r>
      <w:r w:rsidR="003758F1">
        <w:t>presence of snow cover.</w:t>
      </w:r>
    </w:p>
    <w:p w14:paraId="74C2E886" w14:textId="745F461A" w:rsidR="0086492B" w:rsidRDefault="0086492B" w:rsidP="00576E4F">
      <w:pPr>
        <w:spacing w:line="480" w:lineRule="auto"/>
        <w:outlineLvl w:val="0"/>
      </w:pPr>
    </w:p>
    <w:p w14:paraId="6FBFD487" w14:textId="35A83DD4" w:rsidR="00EF3E87" w:rsidRDefault="0086492B" w:rsidP="00576E4F">
      <w:pPr>
        <w:spacing w:line="480" w:lineRule="auto"/>
        <w:outlineLvl w:val="0"/>
      </w:pPr>
      <w:r>
        <w:t xml:space="preserve">For </w:t>
      </w:r>
      <w:r w:rsidR="00B91D0E">
        <w:t>every</w:t>
      </w:r>
      <w:r>
        <w:t xml:space="preserve"> collar</w:t>
      </w:r>
      <w:r w:rsidR="00CE570E">
        <w:t>ed mountain goat</w:t>
      </w:r>
      <w:r>
        <w:t xml:space="preserve">, we draw 10 random steps </w:t>
      </w:r>
      <w:r w:rsidR="001F77E8">
        <w:t xml:space="preserve">in the study area </w:t>
      </w:r>
      <w:r>
        <w:t xml:space="preserve">for every used </w:t>
      </w:r>
      <w:r w:rsidR="00B3354F">
        <w:t>fix</w:t>
      </w:r>
      <w:r>
        <w:t xml:space="preserve"> </w:t>
      </w:r>
      <w:r w:rsidR="00BC3A37">
        <w:t>from</w:t>
      </w:r>
      <w:r>
        <w:t xml:space="preserve"> an empirical distribution of step lengths and turning angles </w:t>
      </w:r>
      <w:r w:rsidR="00FE1186">
        <w:t>based on</w:t>
      </w:r>
      <w:r>
        <w:t xml:space="preserve"> </w:t>
      </w:r>
      <w:r w:rsidR="00FE1186">
        <w:t>all other</w:t>
      </w:r>
      <w:r>
        <w:t xml:space="preserve"> </w:t>
      </w:r>
      <w:r w:rsidR="00B91D0E">
        <w:t xml:space="preserve">mountain goats with similarly programmed collars (i.e., separately for ATS and </w:t>
      </w:r>
      <w:proofErr w:type="spellStart"/>
      <w:r w:rsidR="00B91D0E">
        <w:t>Telonics</w:t>
      </w:r>
      <w:proofErr w:type="spellEnd"/>
      <w:r w:rsidR="00B91D0E">
        <w:t xml:space="preserve"> collars)</w:t>
      </w:r>
      <w:r>
        <w:t>.</w:t>
      </w:r>
      <w:r w:rsidR="001F77E8" w:rsidRPr="001F77E8">
        <w:t xml:space="preserve"> </w:t>
      </w:r>
      <w:r w:rsidR="00B3354F">
        <w:t xml:space="preserve">We </w:t>
      </w:r>
      <w:r w:rsidR="00B3354F">
        <w:lastRenderedPageBreak/>
        <w:t xml:space="preserve">applied the </w:t>
      </w:r>
      <w:r w:rsidR="00B91D0E">
        <w:t>sample of</w:t>
      </w:r>
      <w:r w:rsidR="00B3354F">
        <w:t xml:space="preserve"> steps to each fix to generate 10 matched (</w:t>
      </w:r>
      <w:r w:rsidR="00B91D0E">
        <w:t>case</w:t>
      </w:r>
      <w:r w:rsidR="00B3354F">
        <w:t xml:space="preserve">-control) </w:t>
      </w:r>
      <w:r w:rsidR="00B91D0E">
        <w:t>available fixes</w:t>
      </w:r>
      <w:r w:rsidR="00B3354F">
        <w:t xml:space="preserve"> for each used fix. </w:t>
      </w:r>
      <w:r w:rsidR="001F77E8">
        <w:t xml:space="preserve">We </w:t>
      </w:r>
      <w:r w:rsidR="00B3354F">
        <w:t xml:space="preserve">then </w:t>
      </w:r>
      <w:r w:rsidR="001F77E8">
        <w:t xml:space="preserve">extracted spatial covariates values to the used and available fixes. We </w:t>
      </w:r>
      <w:r w:rsidR="00B3354F">
        <w:t>withheld</w:t>
      </w:r>
      <w:r w:rsidR="001F77E8">
        <w:t xml:space="preserve"> </w:t>
      </w:r>
      <w:r w:rsidR="00B3354F">
        <w:t xml:space="preserve">a random sample of 20% of the used and available dataset </w:t>
      </w:r>
      <w:r w:rsidR="0037335F">
        <w:t xml:space="preserve">(“testing data”) </w:t>
      </w:r>
      <w:r w:rsidR="00B3354F">
        <w:t>for model validation (detailed below).</w:t>
      </w:r>
    </w:p>
    <w:p w14:paraId="6488F017" w14:textId="0F2E1F6D" w:rsidR="001F77E8" w:rsidRPr="001F77E8" w:rsidRDefault="001F77E8" w:rsidP="00576E4F">
      <w:pPr>
        <w:spacing w:line="480" w:lineRule="auto"/>
        <w:outlineLvl w:val="0"/>
        <w:rPr>
          <w:i/>
        </w:rPr>
      </w:pPr>
      <w:r w:rsidRPr="001F77E8">
        <w:rPr>
          <w:i/>
        </w:rPr>
        <w:t>Covariates</w:t>
      </w:r>
    </w:p>
    <w:p w14:paraId="0E0E2912" w14:textId="75A9170C" w:rsidR="001F77E8" w:rsidRDefault="00760BA8" w:rsidP="00576E4F">
      <w:pPr>
        <w:spacing w:line="480" w:lineRule="auto"/>
        <w:outlineLvl w:val="0"/>
      </w:pPr>
      <w:r>
        <w:t xml:space="preserve">Similar to other large herbivores, mountain goat select habitats that minimize predation pressure but maximize opportunities of high quality forage consumption </w:t>
      </w:r>
      <w:r>
        <w:fldChar w:fldCharType="begin">
          <w:fldData xml:space="preserve">PEVuZE5vdGU+PENpdGU+PEF1dGhvcj5Hcm9zczwvQXV0aG9yPjxZZWFyPjIwMDI8L1llYXI+PFJl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</w:fldData>
        </w:fldChar>
      </w:r>
      <w:r>
        <w:instrText xml:space="preserve"> ADDIN EN.CITE </w:instrText>
      </w:r>
      <w:r>
        <w:fldChar w:fldCharType="begin">
          <w:fldData xml:space="preserve">PEVuZE5vdGU+PENpdGU+PEF1dGhvcj5Hcm9zczwvQXV0aG9yPjxZZWFyPjIwMDI8L1llYXI+PFJl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</w:fldData>
        </w:fldChar>
      </w:r>
      <w:r>
        <w:instrText xml:space="preserve"> ADDIN EN.CITE.DATA </w:instrText>
      </w:r>
      <w:r>
        <w:fldChar w:fldCharType="end"/>
      </w:r>
      <w:r>
        <w:fldChar w:fldCharType="separate"/>
      </w:r>
      <w:r>
        <w:rPr>
          <w:noProof/>
        </w:rPr>
        <w:t>(Gross et al. 2002, White 2006)</w:t>
      </w:r>
      <w:r>
        <w:fldChar w:fldCharType="end"/>
      </w:r>
      <w:r>
        <w:t xml:space="preserve">. With these needs in mind and </w:t>
      </w:r>
      <w:r w:rsidR="00F53A10">
        <w:t xml:space="preserve">using information on </w:t>
      </w:r>
      <w:r>
        <w:t xml:space="preserve">Kodiak mountain goat diets </w:t>
      </w:r>
      <w:r>
        <w:fldChar w:fldCharType="begin"/>
      </w:r>
      <w:r>
        <w:instrText xml:space="preserve"> ADDIN EN.CITE &lt;EndNote&gt;&lt;Cite&gt;&lt;Author&gt;Hjeljord&lt;/Author&gt;&lt;Year&gt;1973&lt;/Year&gt;&lt;RecNum&gt;228&lt;/RecNum&gt;&lt;DisplayText&gt;(Hjeljord 1973)&lt;/DisplayText&gt;&lt;record&gt;&lt;rec-number&gt;228&lt;/rec-number&gt;&lt;foreign-keys&gt;&lt;key app="EN" db-id="ex50wxr0nwfvzjefadrpddrstd9srdpv2vt2" timestamp="1282926732"&gt;228&lt;/key&gt;&lt;/foreign-keys&gt;&lt;ref-type name="Journal Article"&gt;17&lt;/ref-type&gt;&lt;contributors&gt;&lt;authors&gt;&lt;author&gt;Hjeljord, O.&lt;/author&gt;&lt;/authors&gt;&lt;/contributors&gt;&lt;titles&gt;&lt;title&gt;Mountain goat forage and habitat preference in Alaska&lt;/title&gt;&lt;secondary-title&gt;Journal of Wildlife Management&lt;/secondary-title&gt;&lt;/titles&gt;&lt;periodical&gt;&lt;full-title&gt;Journal of Wildlife Management&lt;/full-title&gt;&lt;/periodical&gt;&lt;pages&gt;353-362&lt;/pages&gt;&lt;volume&gt;37&lt;/volume&gt;&lt;number&gt;3&lt;/number&gt;&lt;keywords&gt;&lt;keyword&gt;habitat selection&lt;/keyword&gt;&lt;keyword&gt;resource selection&lt;/keyword&gt;&lt;keyword&gt;diet&lt;/keyword&gt;&lt;keyword&gt;Kodiak&lt;/keyword&gt;&lt;/keywords&gt;&lt;dates&gt;&lt;year&gt;1973&lt;/year&gt;&lt;/dates&gt;&lt;isbn&gt;0022-541X&lt;/isbn&gt;&lt;accession-num&gt;ISI:A1973R145300011&lt;/accession-num&gt;&lt;urls&gt;&lt;related-urls&gt;&lt;url&gt;&amp;lt;Go to ISI&amp;gt;://A1973R145300011&lt;/url&gt;&lt;url&gt;http://www.jstor.org/stable/pdfplus/3800126.pdf?acceptTC=true&lt;/url&gt;&lt;url&gt;http://www.jstor.org/stable/pdfplus/3800126.pdf&lt;/url&gt;&lt;/related-urls&gt;&lt;/urls&gt;&lt;/record&gt;&lt;/Cite&gt;&lt;/EndNote&gt;</w:instrText>
      </w:r>
      <w:r>
        <w:fldChar w:fldCharType="separate"/>
      </w:r>
      <w:r>
        <w:rPr>
          <w:noProof/>
        </w:rPr>
        <w:t>(Hjeljord 1973)</w:t>
      </w:r>
      <w:r>
        <w:fldChar w:fldCharType="end"/>
      </w:r>
      <w:r>
        <w:t>, w</w:t>
      </w:r>
      <w:r w:rsidR="001F77E8">
        <w:t xml:space="preserve">e selected </w:t>
      </w:r>
      <w:r w:rsidR="001F77E8" w:rsidRPr="001F77E8">
        <w:rPr>
          <w:i/>
        </w:rPr>
        <w:t>a priori</w:t>
      </w:r>
      <w:r w:rsidR="001F77E8">
        <w:t xml:space="preserve"> terrain and vegetation covariates that we hypothesized affect mountain goat resource selection</w:t>
      </w:r>
      <w:r>
        <w:t xml:space="preserve"> </w:t>
      </w:r>
      <w:r w:rsidR="00F75436">
        <w:t>(</w:t>
      </w:r>
      <w:commentRangeStart w:id="1"/>
      <w:r w:rsidR="00F75436">
        <w:t>Table X</w:t>
      </w:r>
      <w:commentRangeEnd w:id="1"/>
      <w:r w:rsidR="00F75436">
        <w:rPr>
          <w:rStyle w:val="CommentReference"/>
        </w:rPr>
        <w:commentReference w:id="1"/>
      </w:r>
      <w:r w:rsidR="00F75436">
        <w:t>)</w:t>
      </w:r>
      <w:r>
        <w:t xml:space="preserve">. </w:t>
      </w:r>
      <w:r w:rsidR="00F75436">
        <w:t xml:space="preserve">We derived </w:t>
      </w:r>
      <w:r w:rsidR="00ED3292">
        <w:t>terrain covariates [</w:t>
      </w:r>
      <w:r w:rsidR="00F75436">
        <w:t xml:space="preserve">slope, aspect and vector terrain ruggedness </w:t>
      </w:r>
      <w:r w:rsidR="00E51540">
        <w:t xml:space="preserve"> </w:t>
      </w:r>
      <w:r w:rsidR="00F75436">
        <w:fldChar w:fldCharType="begin"/>
      </w:r>
      <w:r w:rsidR="00E51540">
        <w:instrText xml:space="preserve"> ADDIN EN.CITE &lt;EndNote&gt;&lt;Cite&gt;&lt;Author&gt;Sappington&lt;/Author&gt;&lt;Year&gt;2007&lt;/Year&gt;&lt;RecNum&gt;3928&lt;/RecNum&gt;&lt;Prefix&gt;VTR`, &lt;/Prefix&gt;&lt;DisplayText&gt;(VTR, Sappington et al. 2007)&lt;/DisplayText&gt;&lt;record&gt;&lt;rec-number&gt;3928&lt;/rec-number&gt;&lt;foreign-keys&gt;&lt;key app="EN" db-id="ex50wxr0nwfvzjefadrpddrstd9srdpv2vt2" timestamp="1389904860"&gt;3928&lt;/key&gt;&lt;/foreign-keys&gt;&lt;ref-type name="Journal Article"&gt;17&lt;/ref-type&gt;&lt;contributors&gt;&lt;authors&gt;&lt;author&gt;Sappington, J. M.&lt;/author&gt;&lt;author&gt;Longshore, K. M.&lt;/author&gt;&lt;author&gt;Thompson, D. B.&lt;/author&gt;&lt;/authors&gt;&lt;/contributors&gt;&lt;titles&gt;&lt;title&gt;Quantifying landscape ruggedness for animal habitat analysis: A case study using bighorn sheep in the Mojave Desert&lt;/title&gt;&lt;secondary-title&gt;Journal of Wildlife Management&lt;/secondary-title&gt;&lt;/titles&gt;&lt;periodical&gt;&lt;full-title&gt;Journal of Wildlife Management&lt;/full-title&gt;&lt;/periodical&gt;&lt;pages&gt;1419-1426&lt;/pages&gt;&lt;volume&gt;71&lt;/volume&gt;&lt;number&gt;5&lt;/number&gt;&lt;dates&gt;&lt;year&gt;2007&lt;/year&gt;&lt;/dates&gt;&lt;accession-num&gt;WOS:000248027800005&lt;/accession-num&gt;&lt;label&gt;93&lt;/label&gt;&lt;urls&gt;&lt;related-urls&gt;&lt;url&gt;&amp;lt;Go to ISI&amp;gt;://WOS:000248027800005&lt;/url&gt;&lt;/related-urls&gt;&lt;/urls&gt;&lt;electronic-resource-num&gt;10.2193/2005-723|issn 0022-541x&lt;/electronic-resource-num&gt;&lt;/record&gt;&lt;/Cite&gt;&lt;/EndNote&gt;</w:instrText>
      </w:r>
      <w:r w:rsidR="00F75436">
        <w:fldChar w:fldCharType="separate"/>
      </w:r>
      <w:r w:rsidR="00E51540">
        <w:rPr>
          <w:noProof/>
        </w:rPr>
        <w:t>(VTR, Sappington et al. 2007)</w:t>
      </w:r>
      <w:r w:rsidR="00F75436">
        <w:fldChar w:fldCharType="end"/>
      </w:r>
      <w:r w:rsidR="00ED3292">
        <w:t>]</w:t>
      </w:r>
      <w:r w:rsidR="00F75436">
        <w:t xml:space="preserve"> from </w:t>
      </w:r>
      <w:r w:rsidR="00E51540">
        <w:t>one</w:t>
      </w:r>
      <w:r w:rsidR="00F75436">
        <w:t xml:space="preserve"> arc-second (30-m) USGS National Elevation data (NED).</w:t>
      </w:r>
      <w:r w:rsidR="00DB4D1A">
        <w:t xml:space="preserve"> We defined aspect as a continuous numeric</w:t>
      </w:r>
      <w:r w:rsidR="00F75436">
        <w:t xml:space="preserve"> index between 0 (north) and 1</w:t>
      </w:r>
      <w:r w:rsidR="00EF5D46">
        <w:t xml:space="preserve"> (south).</w:t>
      </w:r>
      <w:r w:rsidR="00DB4D1A">
        <w:t xml:space="preserve"> We obtained habitat </w:t>
      </w:r>
      <w:r w:rsidR="00ED3292">
        <w:t>covariates</w:t>
      </w:r>
      <w:r w:rsidR="00DB4D1A">
        <w:t xml:space="preserve"> using a landscape cover classification of the Kodiak Archipelago derived from 30-m </w:t>
      </w:r>
      <w:proofErr w:type="spellStart"/>
      <w:r w:rsidR="00DB4D1A">
        <w:t>LandSat</w:t>
      </w:r>
      <w:proofErr w:type="spellEnd"/>
      <w:r w:rsidR="00DB4D1A">
        <w:t xml:space="preserve"> </w:t>
      </w:r>
      <w:r w:rsidR="00F53A10">
        <w:t xml:space="preserve">ETM+ </w:t>
      </w:r>
      <w:r w:rsidR="00DB4D1A">
        <w:t xml:space="preserve">imagery classification </w:t>
      </w:r>
      <w:r w:rsidR="00DB4D1A">
        <w:fldChar w:fldCharType="begin"/>
      </w:r>
      <w:r w:rsidR="00DB4D1A">
        <w:instrText xml:space="preserve"> ADDIN EN.CITE &lt;EndNote&gt;&lt;Cite&gt;&lt;Author&gt;Fleming&lt;/Author&gt;&lt;Year&gt;2007&lt;/Year&gt;&lt;RecNum&gt;735&lt;/RecNum&gt;&lt;DisplayText&gt;(Fleming and Spencer 2007)&lt;/DisplayText&gt;&lt;record&gt;&lt;rec-number&gt;735&lt;/rec-number&gt;&lt;foreign-keys&gt;&lt;key app="EN" db-id="ex50wxr0nwfvzjefadrpddrstd9srdpv2vt2" timestamp="1299175255"&gt;735&lt;/key&gt;&lt;/foreign-keys&gt;&lt;ref-type name="Report"&gt;27&lt;/ref-type&gt;&lt;contributors&gt;&lt;authors&gt;&lt;author&gt;Fleming, M.D.&lt;/author&gt;&lt;author&gt;Spencer, P.&lt;/author&gt;&lt;/authors&gt;&lt;/contributors&gt;&lt;titles&gt;&lt;title&gt;Kodiak Archipelago Land Cover Classification Users Guide&lt;/title&gt;&lt;/titles&gt;&lt;pages&gt;77&lt;/pages&gt;&lt;dates&gt;&lt;year&gt;2007&lt;/year&gt;&lt;/dates&gt;&lt;pub-location&gt;Anchorage, AK&lt;/pub-location&gt;&lt;publisher&gt;USGS (Alaska Science Center) and National Park Service.  77 pp&lt;/publisher&gt;&lt;urls&gt;&lt;/urls&gt;&lt;/record&gt;&lt;/Cite&gt;&lt;/EndNote&gt;</w:instrText>
      </w:r>
      <w:r w:rsidR="00DB4D1A">
        <w:fldChar w:fldCharType="separate"/>
      </w:r>
      <w:r w:rsidR="00DB4D1A">
        <w:rPr>
          <w:noProof/>
        </w:rPr>
        <w:t>(Fleming and Spencer 2007)</w:t>
      </w:r>
      <w:r w:rsidR="00DB4D1A">
        <w:fldChar w:fldCharType="end"/>
      </w:r>
      <w:r w:rsidR="00DB4D1A">
        <w:t xml:space="preserve">. We </w:t>
      </w:r>
      <w:r w:rsidR="00EF5D46">
        <w:t>selected six</w:t>
      </w:r>
      <w:r w:rsidR="00DB4D1A">
        <w:t xml:space="preserve"> </w:t>
      </w:r>
      <w:r w:rsidR="00EF5D46">
        <w:t>habitat classes from the coarsest hierarchical classification</w:t>
      </w:r>
      <w:r w:rsidR="00DB4D1A">
        <w:t xml:space="preserve"> </w:t>
      </w:r>
      <w:r w:rsidR="00EF5D46">
        <w:t xml:space="preserve">level </w:t>
      </w:r>
      <w:r w:rsidR="00DB4D1A">
        <w:t xml:space="preserve">that we hypothesized </w:t>
      </w:r>
      <w:r w:rsidR="00EF5D46">
        <w:t>were</w:t>
      </w:r>
      <w:r w:rsidR="00DB4D1A">
        <w:t xml:space="preserve"> most relevant to mountain goats: meadow</w:t>
      </w:r>
      <w:r w:rsidR="00EF5D46">
        <w:t xml:space="preserve"> (including forbs and </w:t>
      </w:r>
      <w:proofErr w:type="spellStart"/>
      <w:r w:rsidR="00EF5D46">
        <w:t>graminoid</w:t>
      </w:r>
      <w:proofErr w:type="spellEnd"/>
      <w:r w:rsidR="00EF5D46">
        <w:t xml:space="preserve"> dominant grassland and meadows)</w:t>
      </w:r>
      <w:r w:rsidR="00DB4D1A">
        <w:t>, tundra</w:t>
      </w:r>
      <w:r w:rsidR="00EF5D46">
        <w:t xml:space="preserve"> (alpine tundra and lowland heath)</w:t>
      </w:r>
      <w:r w:rsidR="00DB4D1A">
        <w:t xml:space="preserve">, </w:t>
      </w:r>
      <w:r w:rsidR="00ED3292">
        <w:t>shrub</w:t>
      </w:r>
      <w:r w:rsidR="00EF5D46">
        <w:t xml:space="preserve"> (dominated by alder, salmonberry and willow)</w:t>
      </w:r>
      <w:r w:rsidR="00ED3292">
        <w:t xml:space="preserve">, </w:t>
      </w:r>
      <w:r w:rsidR="00EF5D46">
        <w:t xml:space="preserve">forest (dominated by Sitka spruce, birch and cottonwoods), </w:t>
      </w:r>
      <w:r w:rsidR="00ED3292">
        <w:t>rock</w:t>
      </w:r>
      <w:r w:rsidR="00EF5D46">
        <w:t xml:space="preserve"> (solid and fragmented)</w:t>
      </w:r>
      <w:r w:rsidR="00ED3292">
        <w:t xml:space="preserve">, </w:t>
      </w:r>
      <w:r w:rsidR="00EF5D46">
        <w:t xml:space="preserve">and </w:t>
      </w:r>
      <w:r w:rsidR="00ED3292">
        <w:t xml:space="preserve">water (fresh). </w:t>
      </w:r>
      <w:r w:rsidR="00EF5D46">
        <w:t>Based on field observations, we expected that females would select steeper slopes in more rugged terrain in the summer than males because of their unique need to provide proximate escape terrain for kids.   Therefore, w</w:t>
      </w:r>
      <w:r w:rsidR="00ED3292">
        <w:t>e included sex as a</w:t>
      </w:r>
      <w:r w:rsidR="00EF5D46">
        <w:t>n</w:t>
      </w:r>
      <w:r w:rsidR="00ED3292">
        <w:t xml:space="preserve"> </w:t>
      </w:r>
      <w:r w:rsidR="00EF5D46">
        <w:t>individual-level covariate</w:t>
      </w:r>
      <w:r w:rsidR="00ED3292">
        <w:t xml:space="preserve">. </w:t>
      </w:r>
    </w:p>
    <w:p w14:paraId="03679921" w14:textId="77777777" w:rsidR="003B4717" w:rsidRDefault="003B4717" w:rsidP="00576E4F">
      <w:pPr>
        <w:spacing w:line="480" w:lineRule="auto"/>
        <w:outlineLvl w:val="0"/>
      </w:pPr>
    </w:p>
    <w:p w14:paraId="1DB6F7D7" w14:textId="42FE54C1" w:rsidR="00576E4F" w:rsidRDefault="00C746A3" w:rsidP="00576E4F">
      <w:pPr>
        <w:spacing w:line="480" w:lineRule="auto"/>
        <w:outlineLvl w:val="0"/>
      </w:pPr>
      <w:r>
        <w:lastRenderedPageBreak/>
        <w:t>W</w:t>
      </w:r>
      <w:r w:rsidR="00576E4F">
        <w:t xml:space="preserve">e followed a </w:t>
      </w:r>
      <w:r w:rsidR="00F75436">
        <w:t>multi</w:t>
      </w:r>
      <w:r w:rsidR="00576E4F">
        <w:t>-tiered approach to model selection</w:t>
      </w:r>
      <w:r>
        <w:t xml:space="preserve"> </w:t>
      </w:r>
      <w:r>
        <w:fldChar w:fldCharType="begin"/>
      </w:r>
      <w:r w:rsidR="00041814">
        <w:instrText xml:space="preserve"> ADDIN EN.CITE &lt;EndNote&gt;&lt;Cite&gt;&lt;Author&gt;Lowrey&lt;/Author&gt;&lt;Year&gt;2017&lt;/Year&gt;&lt;RecNum&gt;4949&lt;/RecNum&gt;&lt;DisplayText&gt;(Lowrey et al. 2017)&lt;/DisplayText&gt;&lt;record&gt;&lt;rec-number&gt;4949&lt;/rec-number&gt;&lt;foreign-keys&gt;&lt;key app="EN" db-id="ex50wxr0nwfvzjefadrpddrstd9srdpv2vt2" timestamp="1497652594"&gt;4949&lt;/key&gt;&lt;/foreign-keys&gt;&lt;ref-type name="Journal Article"&gt;17&lt;/ref-type&gt;&lt;contributors&gt;&lt;authors&gt;&lt;author&gt;Lowrey, B.&lt;/author&gt;&lt;author&gt;Garrott, R. A.&lt;/author&gt;&lt;author&gt;Miyasaki, H. M.&lt;/author&gt;&lt;author&gt;Fralick, G.&lt;/author&gt;&lt;author&gt;Dewey, S. R.&lt;/author&gt;&lt;/authors&gt;&lt;/contributors&gt;&lt;titles&gt;&lt;title&gt;Seasonal resource selection by introduced mountain goats in the southwest Greater Yellowstone Area&lt;/title&gt;&lt;secondary-title&gt;Ecosphere&lt;/secondary-title&gt;&lt;/titles&gt;&lt;periodical&gt;&lt;full-title&gt;Ecosphere&lt;/full-title&gt;&lt;/periodical&gt;&lt;pages&gt;e01769-n/a&lt;/pages&gt;&lt;volume&gt;8&lt;/volume&gt;&lt;number&gt;4&lt;/number&gt;&lt;keywords&gt;&lt;keyword&gt;mountain goat&lt;/keyword&gt;&lt;keyword&gt;multi-grain analysis&lt;/keyword&gt;&lt;keyword&gt;Oreamnos americanus&lt;/keyword&gt;&lt;keyword&gt;resource selection function (RSF)&lt;/keyword&gt;&lt;keyword&gt;Yellowstone&lt;/keyword&gt;&lt;/keywords&gt;&lt;dates&gt;&lt;year&gt;2017&lt;/year&gt;&lt;/dates&gt;&lt;isbn&gt;2150-8925&lt;/isbn&gt;&lt;urls&gt;&lt;related-urls&gt;&lt;url&gt;http://dx.doi.org/10.1002/ecs2.1769&lt;/url&gt;&lt;/related-urls&gt;&lt;/urls&gt;&lt;custom7&gt;e01769&lt;/custom7&gt;&lt;electronic-resource-num&gt;10.1002/ecs2.1769&lt;/electronic-resource-num&gt;&lt;/record&gt;&lt;/Cite&gt;&lt;/EndNote&gt;</w:instrText>
      </w:r>
      <w:r>
        <w:fldChar w:fldCharType="separate"/>
      </w:r>
      <w:r w:rsidR="00041814">
        <w:rPr>
          <w:noProof/>
        </w:rPr>
        <w:t>(Lowrey et al. 2017)</w:t>
      </w:r>
      <w:r>
        <w:fldChar w:fldCharType="end"/>
      </w:r>
      <w:r w:rsidR="001F77E8">
        <w:t>. In the first tier, we</w:t>
      </w:r>
      <w:r w:rsidR="00576E4F">
        <w:t xml:space="preserve"> fit univariate models of terrain covariates</w:t>
      </w:r>
      <w:r w:rsidR="001F77E8">
        <w:t xml:space="preserve"> (slope </w:t>
      </w:r>
      <w:r w:rsidR="00576E4F">
        <w:t xml:space="preserve">and </w:t>
      </w:r>
      <w:r w:rsidR="001F77E8">
        <w:t>vector ruggedness measure) derived from USGS NEDs. We</w:t>
      </w:r>
      <w:r w:rsidR="00576E4F">
        <w:t xml:space="preserve"> used </w:t>
      </w:r>
      <w:proofErr w:type="spellStart"/>
      <w:r w:rsidR="00576E4F">
        <w:t>AICc</w:t>
      </w:r>
      <w:proofErr w:type="spellEnd"/>
      <w:r w:rsidR="00576E4F">
        <w:t xml:space="preserve"> for model </w:t>
      </w:r>
      <w:r w:rsidR="003B4717">
        <w:t>selection. In the second tier, we</w:t>
      </w:r>
      <w:r w:rsidR="00576E4F">
        <w:t xml:space="preserve"> began with the top candidate </w:t>
      </w:r>
      <w:r w:rsidR="003B4717">
        <w:t>terrain</w:t>
      </w:r>
      <w:r w:rsidR="00576E4F">
        <w:t xml:space="preserve"> model as a base model</w:t>
      </w:r>
      <w:r w:rsidR="003B4717">
        <w:t xml:space="preserve"> </w:t>
      </w:r>
      <w:r w:rsidR="00576E4F">
        <w:t>and then evaluated all combinations of habitat type covariates, which included Forest, Shrubs, Tundra/Heath,</w:t>
      </w:r>
      <w:r w:rsidR="003B4717">
        <w:t xml:space="preserve"> Meadow, Water, Snow and Rock. </w:t>
      </w:r>
    </w:p>
    <w:p w14:paraId="0F4EAE74" w14:textId="0BE8A80F" w:rsidR="00576E4F" w:rsidRDefault="00576E4F" w:rsidP="00241C55">
      <w:pPr>
        <w:spacing w:line="480" w:lineRule="auto"/>
        <w:outlineLvl w:val="0"/>
      </w:pPr>
    </w:p>
    <w:p w14:paraId="77840051" w14:textId="3B0144F7" w:rsidR="0037335F" w:rsidRDefault="003E6EA8" w:rsidP="00241C55">
      <w:pPr>
        <w:spacing w:line="480" w:lineRule="auto"/>
        <w:outlineLvl w:val="0"/>
      </w:pPr>
      <w:r>
        <w:t>To assess the predictive performance</w:t>
      </w:r>
      <w:r w:rsidR="0037335F">
        <w:t xml:space="preserve"> of the </w:t>
      </w:r>
      <w:r>
        <w:t xml:space="preserve">most supported </w:t>
      </w:r>
      <w:r w:rsidR="0037335F">
        <w:t>models, we evaluated the correlation</w:t>
      </w:r>
      <w:r w:rsidR="008F28CE">
        <w:t>s between the frequencies</w:t>
      </w:r>
      <w:r w:rsidR="0037335F">
        <w:t xml:space="preserve"> of occurrence of the testing data and the</w:t>
      </w:r>
      <w:r>
        <w:t>ir</w:t>
      </w:r>
      <w:r w:rsidR="0037335F">
        <w:t xml:space="preserve"> relative RSF scores using Spearman’s rank correlation coefficients </w:t>
      </w:r>
      <w:r w:rsidR="0037335F">
        <w:fldChar w:fldCharType="begin"/>
      </w:r>
      <w:r w:rsidR="0037335F">
        <w:instrText xml:space="preserve"> ADDIN EN.CITE &lt;EndNote&gt;&lt;Cite&gt;&lt;Author&gt;Boyce&lt;/Author&gt;&lt;Year&gt;2002&lt;/Year&gt;&lt;RecNum&gt;722&lt;/RecNum&gt;&lt;DisplayText&gt;(Boyce et al. 2002)&lt;/DisplayText&gt;&lt;record&gt;&lt;rec-number&gt;722&lt;/rec-number&gt;&lt;foreign-keys&gt;&lt;key app="EN" db-id="ex50wxr0nwfvzjefadrpddrstd9srdpv2vt2" timestamp="1298493242"&gt;722&lt;/key&gt;&lt;/foreign-keys&gt;&lt;ref-type name="Journal Article"&gt;17&lt;/ref-type&gt;&lt;contributors&gt;&lt;authors&gt;&lt;author&gt;Boyce, M. S.&lt;/author&gt;&lt;author&gt;Vernier, P. R.&lt;/author&gt;&lt;author&gt;Nielsen, S. E.&lt;/author&gt;&lt;author&gt;Schmiegelow, F. K. 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accession-num&gt;WOS:000179241300013&lt;/accession-num&gt;&lt;urls&gt;&lt;related-urls&gt;&lt;url&gt;&amp;lt;Go to ISI&amp;gt;://WOS:000179241300013&lt;/url&gt;&lt;/related-urls&gt;&lt;/urls&gt;&lt;/record&gt;&lt;/Cite&gt;&lt;/EndNote&gt;</w:instrText>
      </w:r>
      <w:r w:rsidR="0037335F">
        <w:fldChar w:fldCharType="separate"/>
      </w:r>
      <w:r w:rsidR="0037335F">
        <w:rPr>
          <w:noProof/>
        </w:rPr>
        <w:t>(Boyce et al. 2002)</w:t>
      </w:r>
      <w:r w:rsidR="0037335F">
        <w:fldChar w:fldCharType="end"/>
      </w:r>
      <w:r w:rsidR="0037335F">
        <w:t xml:space="preserve">. </w:t>
      </w:r>
      <w:r>
        <w:t>High correlation indicates a well performing model.</w:t>
      </w:r>
    </w:p>
    <w:p w14:paraId="78D79F1A" w14:textId="77777777" w:rsidR="003E6EA8" w:rsidRDefault="003E6EA8" w:rsidP="00241C55">
      <w:pPr>
        <w:spacing w:line="480" w:lineRule="auto"/>
        <w:outlineLvl w:val="0"/>
      </w:pPr>
    </w:p>
    <w:p w14:paraId="58874638" w14:textId="36F4EB59" w:rsidR="009669B5" w:rsidRDefault="009669B5" w:rsidP="00241C55">
      <w:pPr>
        <w:spacing w:line="480" w:lineRule="auto"/>
        <w:outlineLvl w:val="0"/>
        <w:rPr>
          <w:b/>
        </w:rPr>
      </w:pPr>
      <w:r>
        <w:rPr>
          <w:b/>
        </w:rPr>
        <w:t>RESULTS</w:t>
      </w:r>
    </w:p>
    <w:p w14:paraId="6CF57611" w14:textId="77777777" w:rsidR="00B91D0E" w:rsidRDefault="00B91D0E" w:rsidP="00241C55">
      <w:pPr>
        <w:spacing w:line="480" w:lineRule="auto"/>
        <w:outlineLvl w:val="0"/>
        <w:rPr>
          <w:b/>
        </w:rPr>
      </w:pPr>
    </w:p>
    <w:p w14:paraId="3F074E74"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Goats selected high elevations during summer and mid-elevations during winter</w:t>
      </w:r>
    </w:p>
    <w:p w14:paraId="1659998D"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The scale that goats selected some habitat covariates changed between summer and winter. For example, goats selected tundra during both seasons, but at a finer scale in the winter (small patches?) and selection was weaker. Alternatively, shrub is avoided at the same scale throughout the year.</w:t>
      </w:r>
    </w:p>
    <w:p w14:paraId="06646ECC"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Strong avoidance of forest during the winter, but forest was not in the final model in the summer.</w:t>
      </w:r>
    </w:p>
    <w:p w14:paraId="55FB40E7"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Goats selected more rugged and steeper areas during the winter than the summer. </w:t>
      </w:r>
    </w:p>
    <w:p w14:paraId="22F5D1FC"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Goats strongly selected water at a large scale (1 km buffers) during the summer. Goats selected water less strongly and at a finer scale during the winter.</w:t>
      </w:r>
    </w:p>
    <w:p w14:paraId="4B8571E2"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Goats selected southerly aspects throughout the year. Aspect had a slightly stronger effect on selection in winter though.</w:t>
      </w:r>
    </w:p>
    <w:p w14:paraId="596ED3ED" w14:textId="77777777" w:rsidR="003E6EA8" w:rsidRPr="003E6EA8" w:rsidRDefault="003E6EA8" w:rsidP="003E6EA8">
      <w:pPr>
        <w:pStyle w:val="ListParagraph"/>
        <w:numPr>
          <w:ilvl w:val="0"/>
          <w:numId w:val="10"/>
        </w:numPr>
        <w:shd w:val="clear" w:color="auto" w:fill="FFFFFF"/>
        <w:rPr>
          <w:rFonts w:ascii="Arial" w:hAnsi="Arial" w:cs="Arial"/>
          <w:color w:val="222222"/>
          <w:sz w:val="19"/>
          <w:szCs w:val="19"/>
        </w:rPr>
      </w:pPr>
      <w:r w:rsidRPr="003E6EA8">
        <w:rPr>
          <w:rFonts w:ascii="Arial" w:hAnsi="Arial" w:cs="Arial"/>
          <w:color w:val="222222"/>
          <w:sz w:val="19"/>
          <w:szCs w:val="19"/>
        </w:rPr>
        <w:t>-There was more individual variation in selection patterns among each collared goat during the winter than during the summer (larger random effect in winter). </w:t>
      </w:r>
    </w:p>
    <w:p w14:paraId="589DC761" w14:textId="067273BF" w:rsidR="009669B5" w:rsidRDefault="009669B5" w:rsidP="003E6EA8">
      <w:pPr>
        <w:spacing w:line="480" w:lineRule="auto"/>
        <w:outlineLvl w:val="0"/>
        <w:rPr>
          <w:b/>
        </w:rPr>
      </w:pPr>
    </w:p>
    <w:p w14:paraId="60F1D95E" w14:textId="335C99A7" w:rsidR="003E6EA8" w:rsidRPr="003E6EA8" w:rsidRDefault="003E6EA8" w:rsidP="003E6EA8">
      <w:pPr>
        <w:spacing w:line="480" w:lineRule="auto"/>
        <w:outlineLvl w:val="0"/>
      </w:pPr>
    </w:p>
    <w:p w14:paraId="37F6C9CD" w14:textId="28E5E78E" w:rsidR="009669B5" w:rsidRDefault="009669B5" w:rsidP="00241C55">
      <w:pPr>
        <w:spacing w:line="480" w:lineRule="auto"/>
        <w:outlineLvl w:val="0"/>
        <w:rPr>
          <w:b/>
        </w:rPr>
      </w:pPr>
      <w:r>
        <w:rPr>
          <w:b/>
        </w:rPr>
        <w:t>DISCUSSION</w:t>
      </w:r>
    </w:p>
    <w:p w14:paraId="3676DA4A" w14:textId="3ABF83A2" w:rsidR="00C80986" w:rsidRDefault="00C80986" w:rsidP="00C80986">
      <w:pPr>
        <w:spacing w:line="480" w:lineRule="auto"/>
        <w:outlineLvl w:val="0"/>
      </w:pPr>
      <w:r>
        <w:t xml:space="preserve">Evaluating spatial scale in resource selection modeling is an important component that is often overlooked. Our results show that mountain goats generally selected for similar habitats between seasons, but the scales of selection varied. There are a number of possible reasons for this </w:t>
      </w:r>
      <w:r>
        <w:lastRenderedPageBreak/>
        <w:t xml:space="preserve">apparent difference. The needs of and stresses on mountain goats differ between seasons and these differences are exemplified in differential resource selection patterns between seasons. A particular habitat class is physically different during summer and winter and offers different benefits to mountain goats. For example, during summer mountain goats may be selecting steep and rugged alpine tundra because it offers high quality forage and escape terrain from predators. During winter, predation pressure is less (Kodiak bears are hibernating), moderate quality forage is more difficult to access and movement is constrained due to snow cover. Therefore, we suspect that selection for tundra habitat </w:t>
      </w:r>
    </w:p>
    <w:p w14:paraId="6029B7C4" w14:textId="77777777" w:rsidR="008F28CE" w:rsidRPr="00167C44" w:rsidRDefault="008F28CE" w:rsidP="00C80986">
      <w:pPr>
        <w:spacing w:line="480" w:lineRule="auto"/>
        <w:outlineLvl w:val="0"/>
      </w:pPr>
    </w:p>
    <w:p w14:paraId="16F0FF17" w14:textId="1BC33352" w:rsidR="00C80986" w:rsidRDefault="00C80986" w:rsidP="00241C55">
      <w:pPr>
        <w:spacing w:line="480" w:lineRule="auto"/>
        <w:outlineLvl w:val="0"/>
      </w:pPr>
      <w:r>
        <w:t xml:space="preserve">This was the first study to evaluate scale affects using conditional mixed effects models. </w:t>
      </w:r>
      <w:r w:rsidR="00971E0F">
        <w:t xml:space="preserve">Past studies have evaluated covariates at multiple scales, but defined available habitats at the home range scale </w:t>
      </w:r>
      <w:r w:rsidR="00971E0F">
        <w:fldChar w:fldCharType="begin"/>
      </w:r>
      <w:r w:rsidR="00971E0F">
        <w:instrText xml:space="preserve"> ADDIN EN.CITE &lt;EndNote&gt;&lt;Cite&gt;&lt;Author&gt;Lowrey&lt;/Author&gt;&lt;Year&gt;2017&lt;/Year&gt;&lt;RecNum&gt;4949&lt;/RecNum&gt;&lt;DisplayText&gt;(Lowrey et al. 2017)&lt;/DisplayText&gt;&lt;record&gt;&lt;rec-number&gt;4949&lt;/rec-number&gt;&lt;foreign-keys&gt;&lt;key app="EN" db-id="ex50wxr0nwfvzjefadrpddrstd9srdpv2vt2" timestamp="1497652594"&gt;4949&lt;/key&gt;&lt;/foreign-keys&gt;&lt;ref-type name="Journal Article"&gt;17&lt;/ref-type&gt;&lt;contributors&gt;&lt;authors&gt;&lt;author&gt;Lowrey, B.&lt;/author&gt;&lt;author&gt;Garrott, R. A.&lt;/author&gt;&lt;author&gt;Miyasaki, H. M.&lt;/author&gt;&lt;author&gt;Fralick, G.&lt;/author&gt;&lt;author&gt;Dewey, S. R.&lt;/author&gt;&lt;/authors&gt;&lt;/contributors&gt;&lt;titles&gt;&lt;title&gt;Seasonal resource selection by introduced mountain goats in the southwest Greater Yellowstone Area&lt;/title&gt;&lt;secondary-title&gt;Ecosphere&lt;/secondary-title&gt;&lt;/titles&gt;&lt;periodical&gt;&lt;full-title&gt;Ecosphere&lt;/full-title&gt;&lt;/periodical&gt;&lt;pages&gt;e01769-n/a&lt;/pages&gt;&lt;volume&gt;8&lt;/volume&gt;&lt;number&gt;4&lt;/number&gt;&lt;keywords&gt;&lt;keyword&gt;mountain goat&lt;/keyword&gt;&lt;keyword&gt;multi-grain analysis&lt;/keyword&gt;&lt;keyword&gt;Oreamnos americanus&lt;/keyword&gt;&lt;keyword&gt;resource selection function (RSF)&lt;/keyword&gt;&lt;keyword&gt;Yellowstone&lt;/keyword&gt;&lt;/keywords&gt;&lt;dates&gt;&lt;year&gt;2017&lt;/year&gt;&lt;/dates&gt;&lt;isbn&gt;2150-8925&lt;/isbn&gt;&lt;urls&gt;&lt;related-urls&gt;&lt;url&gt;http://dx.doi.org/10.1002/ecs2.1769&lt;/url&gt;&lt;/related-urls&gt;&lt;/urls&gt;&lt;custom7&gt;e01769&lt;/custom7&gt;&lt;electronic-resource-num&gt;10.1002/ecs2.1769&lt;/electronic-resource-num&gt;&lt;/record&gt;&lt;/Cite&gt;&lt;/EndNote&gt;</w:instrText>
      </w:r>
      <w:r w:rsidR="00971E0F">
        <w:fldChar w:fldCharType="separate"/>
      </w:r>
      <w:r w:rsidR="00971E0F">
        <w:rPr>
          <w:noProof/>
        </w:rPr>
        <w:t>(Lowrey et al. 2017)</w:t>
      </w:r>
      <w:r w:rsidR="00971E0F">
        <w:fldChar w:fldCharType="end"/>
      </w:r>
      <w:r w:rsidR="00971E0F">
        <w:t xml:space="preserve">. Our approach defines availability explicitly for each fix and therefore provides a more realistic temporally varying representation of how mountain goats make decisions conditional on their previous location.  </w:t>
      </w:r>
    </w:p>
    <w:p w14:paraId="0622A9F8" w14:textId="77777777" w:rsidR="00C80986" w:rsidRDefault="00C80986" w:rsidP="00241C55">
      <w:pPr>
        <w:spacing w:line="480" w:lineRule="auto"/>
        <w:outlineLvl w:val="0"/>
        <w:rPr>
          <w:b/>
        </w:rPr>
      </w:pPr>
    </w:p>
    <w:p w14:paraId="4B8C8E98" w14:textId="76571738" w:rsidR="009669B5" w:rsidRDefault="009669B5" w:rsidP="00241C55">
      <w:pPr>
        <w:spacing w:line="480" w:lineRule="auto"/>
        <w:outlineLvl w:val="0"/>
      </w:pPr>
      <w:r>
        <w:rPr>
          <w:b/>
        </w:rPr>
        <w:t>MANAGEMENT IMPLICATIONS</w:t>
      </w:r>
    </w:p>
    <w:p w14:paraId="3DFB0A8C" w14:textId="77777777" w:rsidR="003B4717" w:rsidRDefault="003B4717" w:rsidP="00241C55">
      <w:pPr>
        <w:spacing w:line="480" w:lineRule="auto"/>
        <w:outlineLvl w:val="0"/>
        <w:rPr>
          <w:b/>
        </w:rPr>
      </w:pPr>
    </w:p>
    <w:p w14:paraId="48245150" w14:textId="037F1952" w:rsidR="009669B5" w:rsidRDefault="009669B5" w:rsidP="00241C55">
      <w:pPr>
        <w:spacing w:line="480" w:lineRule="auto"/>
        <w:outlineLvl w:val="0"/>
        <w:rPr>
          <w:b/>
        </w:rPr>
      </w:pPr>
      <w:r>
        <w:rPr>
          <w:b/>
        </w:rPr>
        <w:t>ACKOWLEDGEMENTS</w:t>
      </w:r>
    </w:p>
    <w:p w14:paraId="7510EEF2" w14:textId="65D09864" w:rsidR="003B4717" w:rsidRDefault="00041814" w:rsidP="00041814">
      <w:pPr>
        <w:spacing w:line="480" w:lineRule="auto"/>
        <w:outlineLvl w:val="0"/>
      </w:pPr>
      <w:r>
        <w:t>Kodiak National Wildlife Refuge and t</w:t>
      </w:r>
      <w:r w:rsidR="003B4717">
        <w:t>he U.S. Fish and Wildlife Inventory and Monitoring Program provide</w:t>
      </w:r>
      <w:r>
        <w:t>d</w:t>
      </w:r>
      <w:r w:rsidR="003B4717">
        <w:t xml:space="preserve"> financial support.</w:t>
      </w:r>
      <w:r w:rsidR="008F28CE" w:rsidRPr="008F28CE">
        <w:rPr>
          <w:rFonts w:ascii="Arial" w:hAnsi="Arial" w:cs="Arial"/>
          <w:color w:val="000000"/>
          <w:shd w:val="clear" w:color="auto" w:fill="FFFFFF"/>
        </w:rPr>
        <w:t xml:space="preserve"> </w:t>
      </w:r>
      <w:r w:rsidR="008F28CE" w:rsidRPr="008F28CE">
        <w:t xml:space="preserve">The findings and conclusions in this </w:t>
      </w:r>
      <w:r w:rsidR="00794AAB">
        <w:t>article are those of the authors</w:t>
      </w:r>
      <w:r w:rsidR="008F28CE" w:rsidRPr="008F28CE">
        <w:t xml:space="preserve"> and do not necessarily represent the views of the U.S. Fish and Wildlife Servic</w:t>
      </w:r>
      <w:r w:rsidR="008F28CE">
        <w:t>e.</w:t>
      </w:r>
    </w:p>
    <w:p w14:paraId="64FA3201" w14:textId="77777777" w:rsidR="00041814" w:rsidRPr="00041814" w:rsidRDefault="00041814" w:rsidP="00041814">
      <w:pPr>
        <w:spacing w:line="480" w:lineRule="auto"/>
        <w:outlineLvl w:val="0"/>
      </w:pPr>
      <w:bookmarkStart w:id="2" w:name="_GoBack"/>
      <w:bookmarkEnd w:id="2"/>
    </w:p>
    <w:p w14:paraId="7E6CA482" w14:textId="3C808823" w:rsidR="00C746A3" w:rsidRPr="003B4717" w:rsidRDefault="009669B5" w:rsidP="00241C55">
      <w:pPr>
        <w:spacing w:line="480" w:lineRule="auto"/>
        <w:rPr>
          <w:b/>
        </w:rPr>
      </w:pPr>
      <w:r>
        <w:rPr>
          <w:b/>
        </w:rPr>
        <w:t>LITERATURE CITED</w:t>
      </w:r>
    </w:p>
    <w:p w14:paraId="5B531575" w14:textId="77777777" w:rsidR="00F17C5A" w:rsidRPr="00F17C5A" w:rsidRDefault="00C746A3" w:rsidP="00F17C5A">
      <w:pPr>
        <w:pStyle w:val="EndNoteBibliography"/>
        <w:ind w:left="720" w:hanging="720"/>
      </w:pPr>
      <w:r>
        <w:lastRenderedPageBreak/>
        <w:fldChar w:fldCharType="begin"/>
      </w:r>
      <w:r>
        <w:instrText xml:space="preserve"> ADDIN EN.REFLIST </w:instrText>
      </w:r>
      <w:r>
        <w:fldChar w:fldCharType="separate"/>
      </w:r>
      <w:r w:rsidR="00F17C5A" w:rsidRPr="00F17C5A">
        <w:t>Addicott, J. F., J. M. Aho, M. F. Antolin, D. K. Padilla, J. S. Richardson, and D. A. Soluk. 1987. Ecological neighborhoods : scaling environmental patterns. Oikos 49:340-346.</w:t>
      </w:r>
    </w:p>
    <w:p w14:paraId="08BF3084" w14:textId="77777777" w:rsidR="00F17C5A" w:rsidRPr="00F17C5A" w:rsidRDefault="00F17C5A" w:rsidP="00F17C5A">
      <w:pPr>
        <w:pStyle w:val="EndNoteBibliography"/>
        <w:ind w:left="720" w:hanging="720"/>
      </w:pPr>
      <w:r w:rsidRPr="00F17C5A">
        <w:t>Aho, K., and T. Weaver. 2003. Classification of alpine plant communities of the Northern Rocky Mountain Volcanics.  Report to Yellowstone National Park.  YELL-NPS-5119.  82 pp.</w:t>
      </w:r>
    </w:p>
    <w:p w14:paraId="1E81B813" w14:textId="77777777" w:rsidR="00F17C5A" w:rsidRPr="00F17C5A" w:rsidRDefault="00F17C5A" w:rsidP="00F17C5A">
      <w:pPr>
        <w:pStyle w:val="EndNoteBibliography"/>
        <w:ind w:left="720" w:hanging="720"/>
      </w:pPr>
      <w:r w:rsidRPr="00F17C5A">
        <w:t>Boyce, M. S., P. R. Vernier, S. E. Nielsen, and F. K. A. Schmiegelow. 2002. Evaluating resource selection functions. Ecological Modelling 157:281-300.</w:t>
      </w:r>
    </w:p>
    <w:p w14:paraId="0A678940" w14:textId="77777777" w:rsidR="00F17C5A" w:rsidRPr="00F17C5A" w:rsidRDefault="00F17C5A" w:rsidP="00F17C5A">
      <w:pPr>
        <w:pStyle w:val="EndNoteBibliography"/>
        <w:ind w:left="720" w:hanging="720"/>
      </w:pPr>
      <w:r w:rsidRPr="00F17C5A">
        <w:t>Caughley, G. 1970. Eruption of ungulate populations, with emphasis on Himalayan thar in New Zealand. Ecology 51:53-72.</w:t>
      </w:r>
    </w:p>
    <w:p w14:paraId="11772669" w14:textId="77777777" w:rsidR="00F17C5A" w:rsidRPr="00F17C5A" w:rsidRDefault="00F17C5A" w:rsidP="00F17C5A">
      <w:pPr>
        <w:pStyle w:val="EndNoteBibliography"/>
        <w:ind w:left="720" w:hanging="720"/>
      </w:pPr>
      <w:r w:rsidRPr="00F17C5A">
        <w:t>Cobb, M. A., H. Helling, and B. Pyle. 2012. Summer diet and feeding site location patterns of an irrupting mountain goat population on Kodiak Island, Alaska. Biennual Symposium of the Northern Wild Sheep and Goat Council 18:122-135.</w:t>
      </w:r>
    </w:p>
    <w:p w14:paraId="3362DBE2" w14:textId="77777777" w:rsidR="00F17C5A" w:rsidRPr="00F17C5A" w:rsidRDefault="00F17C5A" w:rsidP="00F17C5A">
      <w:pPr>
        <w:pStyle w:val="EndNoteBibliography"/>
        <w:ind w:left="720" w:hanging="720"/>
      </w:pPr>
      <w:r w:rsidRPr="00F17C5A">
        <w:t>Courchamp, F., J. L. Chapuis, and M. Pascal. 2003. Mammal invaders on islands: impact, control and control impact. Biological Reviews 78:347-383.</w:t>
      </w:r>
    </w:p>
    <w:p w14:paraId="2CB31822" w14:textId="77777777" w:rsidR="00F17C5A" w:rsidRPr="00F17C5A" w:rsidRDefault="00F17C5A" w:rsidP="00F17C5A">
      <w:pPr>
        <w:pStyle w:val="EndNoteBibliography"/>
        <w:ind w:left="720" w:hanging="720"/>
      </w:pPr>
      <w:r w:rsidRPr="00F17C5A">
        <w:t>Duchesne, T., D. Fortin, and N. Courbin. 2010. Mixed conditional logistic regression for habitat selection studies. Journal of Animal Ecology 79:548-555.</w:t>
      </w:r>
    </w:p>
    <w:p w14:paraId="5BD80C85" w14:textId="77777777" w:rsidR="00F17C5A" w:rsidRPr="00F17C5A" w:rsidRDefault="00F17C5A" w:rsidP="00F17C5A">
      <w:pPr>
        <w:pStyle w:val="EndNoteBibliography"/>
        <w:ind w:left="720" w:hanging="720"/>
      </w:pPr>
      <w:r w:rsidRPr="00F17C5A">
        <w:t>Fleming, M. D., and P. Spencer. 2007. Kodiak Archipelago Land Cover Classification Users Guide. USGS (Alaska Science Center) and National Park Service.  77 pp.</w:t>
      </w:r>
    </w:p>
    <w:p w14:paraId="67482BC2" w14:textId="77777777" w:rsidR="00F17C5A" w:rsidRPr="00F17C5A" w:rsidRDefault="00F17C5A" w:rsidP="00F17C5A">
      <w:pPr>
        <w:pStyle w:val="EndNoteBibliography"/>
        <w:ind w:left="720" w:hanging="720"/>
      </w:pPr>
      <w:r w:rsidRPr="00F17C5A">
        <w:t>Fortin, D., H. L. Beyer, M. S. Boyce, D. W. Smith, T. Duchesne, and J. S. Mao. 2005. Wolves influence elk movements: Behavior shapes a trophic cascade in Yellowstone National Park. Ecology 86:1320-1330.</w:t>
      </w:r>
    </w:p>
    <w:p w14:paraId="0C31EC19" w14:textId="77777777" w:rsidR="00F17C5A" w:rsidRPr="00F17C5A" w:rsidRDefault="00F17C5A" w:rsidP="00F17C5A">
      <w:pPr>
        <w:pStyle w:val="EndNoteBibliography"/>
        <w:ind w:left="720" w:hanging="720"/>
      </w:pPr>
      <w:r w:rsidRPr="00F17C5A">
        <w:t>Fox, J. L., and C. A. Smith. 1988. Winter mountain goat diets in southeast Alaska. Journal of Wildlife Management 52:362-365.</w:t>
      </w:r>
    </w:p>
    <w:p w14:paraId="50F7274E" w14:textId="77777777" w:rsidR="00F17C5A" w:rsidRPr="00F17C5A" w:rsidRDefault="00F17C5A" w:rsidP="00F17C5A">
      <w:pPr>
        <w:pStyle w:val="EndNoteBibliography"/>
        <w:ind w:left="720" w:hanging="720"/>
      </w:pPr>
      <w:r w:rsidRPr="00F17C5A">
        <w:t>Gross, J. E., M. C. Kneeland, D. F. Reed, and R. M. Reich. 2002. GIS-based habitat models for mountain goats. Journal of Mammalogy 83:218-228.</w:t>
      </w:r>
    </w:p>
    <w:p w14:paraId="388385D7" w14:textId="77777777" w:rsidR="00F17C5A" w:rsidRPr="00F17C5A" w:rsidRDefault="00F17C5A" w:rsidP="00F17C5A">
      <w:pPr>
        <w:pStyle w:val="EndNoteBibliography"/>
        <w:ind w:left="720" w:hanging="720"/>
      </w:pPr>
      <w:r w:rsidRPr="00F17C5A">
        <w:t>Hjeljord, O. 1973. Mountain goat forage and habitat preference in Alaska. Journal of Wildlife Management 37:353-362.</w:t>
      </w:r>
    </w:p>
    <w:p w14:paraId="602B7CD5" w14:textId="77777777" w:rsidR="00F17C5A" w:rsidRPr="00F17C5A" w:rsidRDefault="00F17C5A" w:rsidP="00F17C5A">
      <w:pPr>
        <w:pStyle w:val="EndNoteBibliography"/>
        <w:ind w:left="720" w:hanging="720"/>
      </w:pPr>
      <w:r w:rsidRPr="00F17C5A">
        <w:t>Hobbs, N. T. 1996. Modification of ecosystems by ungulates. Journal of Wildlife Management 60:695-713.</w:t>
      </w:r>
    </w:p>
    <w:p w14:paraId="682070D8" w14:textId="77777777" w:rsidR="00F17C5A" w:rsidRPr="00F17C5A" w:rsidRDefault="00F17C5A" w:rsidP="00F17C5A">
      <w:pPr>
        <w:pStyle w:val="EndNoteBibliography"/>
        <w:ind w:left="720" w:hanging="720"/>
      </w:pPr>
      <w:r w:rsidRPr="00F17C5A">
        <w:t>Johnson, D. H. 1980. The comparison of usage and availability measurements for evaluating resource preference. Ecology 61:65-71.</w:t>
      </w:r>
    </w:p>
    <w:p w14:paraId="7F483B4E" w14:textId="77777777" w:rsidR="00F17C5A" w:rsidRPr="00F17C5A" w:rsidRDefault="00F17C5A" w:rsidP="00F17C5A">
      <w:pPr>
        <w:pStyle w:val="EndNoteBibliography"/>
        <w:ind w:left="720" w:hanging="720"/>
      </w:pPr>
      <w:r w:rsidRPr="00F17C5A">
        <w:t>Laforge, M. P., R. K. Brook, F. M. van Beest, E. M. Bayne, and P. D. McLoughlin. 2016. Grain-dependent functional responses in habitat selection. Landscape Ecology 31:855-863.</w:t>
      </w:r>
    </w:p>
    <w:p w14:paraId="67C9287F" w14:textId="77777777" w:rsidR="00F17C5A" w:rsidRPr="00F17C5A" w:rsidRDefault="00F17C5A" w:rsidP="00F17C5A">
      <w:pPr>
        <w:pStyle w:val="EndNoteBibliography"/>
        <w:ind w:left="720" w:hanging="720"/>
      </w:pPr>
      <w:r w:rsidRPr="00F17C5A">
        <w:t>Laforge, M. P., E. Vander Wal, R. K. Brook, E. M. Bayne, and P. D. McLoughlin. 2015. Process-focussed, multi-grain resource selection functions. Ecological Modelling 305:10-21.</w:t>
      </w:r>
    </w:p>
    <w:p w14:paraId="3B6E83D7" w14:textId="77777777" w:rsidR="00F17C5A" w:rsidRPr="00F17C5A" w:rsidRDefault="00F17C5A" w:rsidP="00F17C5A">
      <w:pPr>
        <w:pStyle w:val="EndNoteBibliography"/>
        <w:ind w:left="720" w:hanging="720"/>
      </w:pPr>
      <w:r w:rsidRPr="00F17C5A">
        <w:t>Lemke, T. O. 2004. Origin, expansion, and status of mountain goats in Yellowstone National Park. Wildlife Society Bulletin 32:532-541.</w:t>
      </w:r>
    </w:p>
    <w:p w14:paraId="5D38E631" w14:textId="77777777" w:rsidR="00F17C5A" w:rsidRPr="00F17C5A" w:rsidRDefault="00F17C5A" w:rsidP="00F17C5A">
      <w:pPr>
        <w:pStyle w:val="EndNoteBibliography"/>
        <w:ind w:left="720" w:hanging="720"/>
      </w:pPr>
      <w:r w:rsidRPr="00F17C5A">
        <w:t>Lowrey, B., R. A. Garrott, H. M. Miyasaki, G. Fralick, and S. R. Dewey. 2017. Seasonal resource selection by introduced mountain goats in the southwest Greater Yellowstone Area. Ecosphere 8:e01769-n/a.</w:t>
      </w:r>
    </w:p>
    <w:p w14:paraId="419181D7" w14:textId="77777777" w:rsidR="00F17C5A" w:rsidRPr="00F17C5A" w:rsidRDefault="00F17C5A" w:rsidP="00F17C5A">
      <w:pPr>
        <w:pStyle w:val="EndNoteBibliography"/>
        <w:ind w:left="720" w:hanging="720"/>
      </w:pPr>
      <w:r w:rsidRPr="00F17C5A">
        <w:t>Mayor, S. J., D. C. Schneider, J. A. Schaefer, and S. P. Mahoney. 2009. Habitat selection at multiple scales. Ecoscience 16:238-247.</w:t>
      </w:r>
    </w:p>
    <w:p w14:paraId="4BBF0612" w14:textId="77777777" w:rsidR="00F17C5A" w:rsidRPr="00F17C5A" w:rsidRDefault="00F17C5A" w:rsidP="00F17C5A">
      <w:pPr>
        <w:pStyle w:val="EndNoteBibliography"/>
        <w:ind w:left="720" w:hanging="720"/>
      </w:pPr>
      <w:r w:rsidRPr="00F17C5A">
        <w:t>McGarigal, K., H. Y. Wan, K. A. Zeller, B. C. Timm, and S. A. Cushman. 2016. Multi-scale habitat selection modeling: a review and outlook. Landscape Ecology 31:1161-1175.</w:t>
      </w:r>
    </w:p>
    <w:p w14:paraId="5A586300" w14:textId="77777777" w:rsidR="00F17C5A" w:rsidRPr="00F17C5A" w:rsidRDefault="00F17C5A" w:rsidP="00F17C5A">
      <w:pPr>
        <w:pStyle w:val="EndNoteBibliography"/>
        <w:ind w:left="720" w:hanging="720"/>
      </w:pPr>
      <w:r w:rsidRPr="00F17C5A">
        <w:lastRenderedPageBreak/>
        <w:t>Poole, K. G., K. Stuart-Smith, and I. E. Teske. 2009. Wintering strategies by mountain goats in interior mountains. Canadian Journal of Zoology-Revue Canadienne De Zoologie 87:273-283.</w:t>
      </w:r>
    </w:p>
    <w:p w14:paraId="677E97C3" w14:textId="77777777" w:rsidR="00F17C5A" w:rsidRPr="00F17C5A" w:rsidRDefault="00F17C5A" w:rsidP="00F17C5A">
      <w:pPr>
        <w:pStyle w:val="EndNoteBibliography"/>
        <w:ind w:left="720" w:hanging="720"/>
      </w:pPr>
      <w:r w:rsidRPr="00F17C5A">
        <w:t>Sappington, J. M., K. M. Longshore, and D. B. Thompson. 2007. Quantifying landscape ruggedness for animal habitat analysis: A case study using bighorn sheep in the Mojave Desert. Journal of Wildlife Management 71:1419-1426.</w:t>
      </w:r>
    </w:p>
    <w:p w14:paraId="559C9158" w14:textId="77777777" w:rsidR="00F17C5A" w:rsidRPr="00F17C5A" w:rsidRDefault="00F17C5A" w:rsidP="00F17C5A">
      <w:pPr>
        <w:pStyle w:val="EndNoteBibliography"/>
        <w:ind w:left="720" w:hanging="720"/>
      </w:pPr>
      <w:r w:rsidRPr="00F17C5A">
        <w:t>Spear, D., and S. L. Chown. 2009. Non-indigenous ungulates as a threat to biodiversity. Journal of Zoology 279:1-17.</w:t>
      </w:r>
    </w:p>
    <w:p w14:paraId="543C9F18" w14:textId="77777777" w:rsidR="00F17C5A" w:rsidRPr="00F17C5A" w:rsidRDefault="00F17C5A" w:rsidP="00F17C5A">
      <w:pPr>
        <w:pStyle w:val="EndNoteBibliography"/>
        <w:ind w:left="720" w:hanging="720"/>
      </w:pPr>
      <w:r w:rsidRPr="00F17C5A">
        <w:t>White, K. S. 2006. Seasonal and sex-specific variation in terrian use and movement patterns of mountain goats in southeastern Alaska. Biannual Symposium of the Northern Wild Sheep and Goat Council 15:183-193.</w:t>
      </w:r>
    </w:p>
    <w:p w14:paraId="49A6D47A" w14:textId="522AEFC1" w:rsidR="00414D2E" w:rsidRDefault="00C746A3" w:rsidP="00241C55">
      <w:pPr>
        <w:spacing w:line="480" w:lineRule="auto"/>
      </w:pPr>
      <w:r>
        <w:fldChar w:fldCharType="end"/>
      </w:r>
    </w:p>
    <w:sectPr w:rsidR="00414D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 Fish &amp; Wildlife Service" w:date="2017-09-28T15:13:00Z" w:initials="UF&amp;WS">
    <w:p w14:paraId="19E71076" w14:textId="77777777" w:rsidR="009669B5" w:rsidRDefault="009669B5" w:rsidP="009669B5">
      <w:pPr>
        <w:pStyle w:val="CommentText"/>
      </w:pPr>
      <w:r>
        <w:rPr>
          <w:rStyle w:val="CommentReference"/>
        </w:rPr>
        <w:annotationRef/>
      </w:r>
      <w:r>
        <w:t xml:space="preserve">Insert map of </w:t>
      </w:r>
      <w:proofErr w:type="spellStart"/>
      <w:r>
        <w:t>kodiak</w:t>
      </w:r>
      <w:proofErr w:type="spellEnd"/>
    </w:p>
  </w:comment>
  <w:comment w:id="1" w:author="Cobb, McCrea" w:date="2018-03-12T16:44:00Z" w:initials="CM">
    <w:p w14:paraId="69C1DB59" w14:textId="07555401" w:rsidR="00F75436" w:rsidRDefault="00F75436">
      <w:pPr>
        <w:pStyle w:val="CommentText"/>
      </w:pPr>
      <w:r>
        <w:rPr>
          <w:rStyle w:val="CommentReference"/>
        </w:rPr>
        <w:annotationRef/>
      </w:r>
      <w:r>
        <w:t>Table of covari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E71076" w15:done="0"/>
  <w15:commentEx w15:paraId="69C1DB5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F24AD"/>
    <w:multiLevelType w:val="hybridMultilevel"/>
    <w:tmpl w:val="7A22E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2945AD"/>
    <w:multiLevelType w:val="hybridMultilevel"/>
    <w:tmpl w:val="B86480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29EE3A82"/>
    <w:multiLevelType w:val="hybridMultilevel"/>
    <w:tmpl w:val="B86480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EAD346E"/>
    <w:multiLevelType w:val="hybridMultilevel"/>
    <w:tmpl w:val="3E083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90E5D8F"/>
    <w:multiLevelType w:val="hybridMultilevel"/>
    <w:tmpl w:val="018CA9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4AE152F1"/>
    <w:multiLevelType w:val="hybridMultilevel"/>
    <w:tmpl w:val="6C3EFC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05E687D"/>
    <w:multiLevelType w:val="hybridMultilevel"/>
    <w:tmpl w:val="9D0A02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A2803C2"/>
    <w:multiLevelType w:val="hybridMultilevel"/>
    <w:tmpl w:val="C1F8E3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9582500"/>
    <w:multiLevelType w:val="hybridMultilevel"/>
    <w:tmpl w:val="2F74F14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5"/>
  </w:num>
  <w:num w:numId="8">
    <w:abstractNumId w:val="6"/>
  </w:num>
  <w:num w:numId="9">
    <w:abstractNumId w:val="3"/>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bb, McCrea">
    <w15:presenceInfo w15:providerId="AD" w15:userId="S-1-5-21-2589800181-1723214923-4271176276-94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Wildlife Managemen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50wxr0nwfvzjefadrpddrstd9srdpv2vt2&quot;&gt;reference_library&lt;record-ids&gt;&lt;item&gt;170&lt;/item&gt;&lt;item&gt;200&lt;/item&gt;&lt;item&gt;202&lt;/item&gt;&lt;item&gt;228&lt;/item&gt;&lt;item&gt;307&lt;/item&gt;&lt;item&gt;312&lt;/item&gt;&lt;item&gt;327&lt;/item&gt;&lt;item&gt;482&lt;/item&gt;&lt;item&gt;568&lt;/item&gt;&lt;item&gt;676&lt;/item&gt;&lt;item&gt;720&lt;/item&gt;&lt;item&gt;722&lt;/item&gt;&lt;item&gt;735&lt;/item&gt;&lt;item&gt;1084&lt;/item&gt;&lt;item&gt;3928&lt;/item&gt;&lt;item&gt;4409&lt;/item&gt;&lt;item&gt;4662&lt;/item&gt;&lt;item&gt;4949&lt;/item&gt;&lt;item&gt;4962&lt;/item&gt;&lt;item&gt;4965&lt;/item&gt;&lt;item&gt;4967&lt;/item&gt;&lt;item&gt;4968&lt;/item&gt;&lt;item&gt;4971&lt;/item&gt;&lt;item&gt;4972&lt;/item&gt;&lt;/record-ids&gt;&lt;/item&gt;&lt;/Libraries&gt;"/>
  </w:docVars>
  <w:rsids>
    <w:rsidRoot w:val="002062C6"/>
    <w:rsid w:val="00041814"/>
    <w:rsid w:val="0004735F"/>
    <w:rsid w:val="000B7F5D"/>
    <w:rsid w:val="00141B6E"/>
    <w:rsid w:val="00143879"/>
    <w:rsid w:val="00167C44"/>
    <w:rsid w:val="00170FD5"/>
    <w:rsid w:val="001C5B3A"/>
    <w:rsid w:val="001F77E8"/>
    <w:rsid w:val="002062C6"/>
    <w:rsid w:val="00241C55"/>
    <w:rsid w:val="0025329E"/>
    <w:rsid w:val="002A454D"/>
    <w:rsid w:val="002C0FBD"/>
    <w:rsid w:val="002F0480"/>
    <w:rsid w:val="0034328E"/>
    <w:rsid w:val="0037335F"/>
    <w:rsid w:val="003758F1"/>
    <w:rsid w:val="003A09D3"/>
    <w:rsid w:val="003B0E6C"/>
    <w:rsid w:val="003B4717"/>
    <w:rsid w:val="003E6EA8"/>
    <w:rsid w:val="00437F64"/>
    <w:rsid w:val="004835FB"/>
    <w:rsid w:val="004A6731"/>
    <w:rsid w:val="004D21F1"/>
    <w:rsid w:val="004F7816"/>
    <w:rsid w:val="00527C9D"/>
    <w:rsid w:val="00565601"/>
    <w:rsid w:val="00576E4F"/>
    <w:rsid w:val="005E08C8"/>
    <w:rsid w:val="00610816"/>
    <w:rsid w:val="00662650"/>
    <w:rsid w:val="006A0D01"/>
    <w:rsid w:val="006A6F09"/>
    <w:rsid w:val="0070319B"/>
    <w:rsid w:val="00726DEE"/>
    <w:rsid w:val="00760BA8"/>
    <w:rsid w:val="007725AC"/>
    <w:rsid w:val="00787D24"/>
    <w:rsid w:val="00794AAB"/>
    <w:rsid w:val="007B50F9"/>
    <w:rsid w:val="007E6463"/>
    <w:rsid w:val="00847D4C"/>
    <w:rsid w:val="0086492B"/>
    <w:rsid w:val="008B1A29"/>
    <w:rsid w:val="008C6AC9"/>
    <w:rsid w:val="008E7EDF"/>
    <w:rsid w:val="008F28CE"/>
    <w:rsid w:val="00920D30"/>
    <w:rsid w:val="009669B5"/>
    <w:rsid w:val="00971E0F"/>
    <w:rsid w:val="009B72C2"/>
    <w:rsid w:val="009F200B"/>
    <w:rsid w:val="00A03ECE"/>
    <w:rsid w:val="00A81FC5"/>
    <w:rsid w:val="00A8224B"/>
    <w:rsid w:val="00A912B1"/>
    <w:rsid w:val="00AD37F4"/>
    <w:rsid w:val="00B3354F"/>
    <w:rsid w:val="00B91D0E"/>
    <w:rsid w:val="00BA33D1"/>
    <w:rsid w:val="00BB4387"/>
    <w:rsid w:val="00BC3A37"/>
    <w:rsid w:val="00BF0FAA"/>
    <w:rsid w:val="00BF61E4"/>
    <w:rsid w:val="00C075F0"/>
    <w:rsid w:val="00C746A3"/>
    <w:rsid w:val="00C80986"/>
    <w:rsid w:val="00CA1F12"/>
    <w:rsid w:val="00CE570E"/>
    <w:rsid w:val="00CF4C19"/>
    <w:rsid w:val="00D42B44"/>
    <w:rsid w:val="00D6610F"/>
    <w:rsid w:val="00DB4D1A"/>
    <w:rsid w:val="00DD489C"/>
    <w:rsid w:val="00E51540"/>
    <w:rsid w:val="00EA31A4"/>
    <w:rsid w:val="00ED3292"/>
    <w:rsid w:val="00EE394D"/>
    <w:rsid w:val="00EF3E87"/>
    <w:rsid w:val="00EF5D46"/>
    <w:rsid w:val="00EF6DBE"/>
    <w:rsid w:val="00F17C5A"/>
    <w:rsid w:val="00F53A10"/>
    <w:rsid w:val="00F75436"/>
    <w:rsid w:val="00F76173"/>
    <w:rsid w:val="00FE1186"/>
    <w:rsid w:val="00FE4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192DB"/>
  <w15:docId w15:val="{AEB74176-2CBD-44A1-92D4-096E5AD64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69B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semiHidden/>
    <w:unhideWhenUsed/>
    <w:rsid w:val="009669B5"/>
    <w:rPr>
      <w:color w:val="0000FF"/>
      <w:u w:val="single"/>
    </w:rPr>
  </w:style>
  <w:style w:type="paragraph" w:styleId="CommentText">
    <w:name w:val="annotation text"/>
    <w:basedOn w:val="Normal"/>
    <w:link w:val="CommentTextChar"/>
    <w:semiHidden/>
    <w:unhideWhenUsed/>
    <w:rsid w:val="009669B5"/>
    <w:rPr>
      <w:sz w:val="20"/>
      <w:szCs w:val="20"/>
    </w:rPr>
  </w:style>
  <w:style w:type="character" w:customStyle="1" w:styleId="CommentTextChar">
    <w:name w:val="Comment Text Char"/>
    <w:basedOn w:val="DefaultParagraphFont"/>
    <w:link w:val="CommentText"/>
    <w:semiHidden/>
    <w:rsid w:val="009669B5"/>
    <w:rPr>
      <w:rFonts w:ascii="Times New Roman" w:eastAsia="Times New Roman" w:hAnsi="Times New Roman" w:cs="Times New Roman"/>
      <w:sz w:val="20"/>
      <w:szCs w:val="20"/>
    </w:rPr>
  </w:style>
  <w:style w:type="paragraph" w:styleId="ListParagraph">
    <w:name w:val="List Paragraph"/>
    <w:basedOn w:val="Normal"/>
    <w:uiPriority w:val="34"/>
    <w:qFormat/>
    <w:rsid w:val="009669B5"/>
    <w:pPr>
      <w:ind w:left="720"/>
      <w:contextualSpacing/>
    </w:pPr>
    <w:rPr>
      <w:rFonts w:eastAsiaTheme="minorHAnsi"/>
      <w:bCs/>
      <w:szCs w:val="20"/>
    </w:rPr>
  </w:style>
  <w:style w:type="character" w:styleId="CommentReference">
    <w:name w:val="annotation reference"/>
    <w:basedOn w:val="DefaultParagraphFont"/>
    <w:semiHidden/>
    <w:unhideWhenUsed/>
    <w:rsid w:val="009669B5"/>
    <w:rPr>
      <w:sz w:val="16"/>
      <w:szCs w:val="16"/>
    </w:rPr>
  </w:style>
  <w:style w:type="paragraph" w:styleId="BalloonText">
    <w:name w:val="Balloon Text"/>
    <w:basedOn w:val="Normal"/>
    <w:link w:val="BalloonTextChar"/>
    <w:uiPriority w:val="99"/>
    <w:semiHidden/>
    <w:unhideWhenUsed/>
    <w:rsid w:val="009669B5"/>
    <w:rPr>
      <w:rFonts w:ascii="Tahoma" w:hAnsi="Tahoma" w:cs="Tahoma"/>
      <w:sz w:val="16"/>
      <w:szCs w:val="16"/>
    </w:rPr>
  </w:style>
  <w:style w:type="character" w:customStyle="1" w:styleId="BalloonTextChar">
    <w:name w:val="Balloon Text Char"/>
    <w:basedOn w:val="DefaultParagraphFont"/>
    <w:link w:val="BalloonText"/>
    <w:uiPriority w:val="99"/>
    <w:semiHidden/>
    <w:rsid w:val="009669B5"/>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C746A3"/>
    <w:pPr>
      <w:jc w:val="center"/>
    </w:pPr>
    <w:rPr>
      <w:noProof/>
    </w:rPr>
  </w:style>
  <w:style w:type="character" w:customStyle="1" w:styleId="EndNoteBibliographyTitleChar">
    <w:name w:val="EndNote Bibliography Title Char"/>
    <w:basedOn w:val="DefaultParagraphFont"/>
    <w:link w:val="EndNoteBibliographyTitle"/>
    <w:rsid w:val="00C746A3"/>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C746A3"/>
    <w:rPr>
      <w:noProof/>
    </w:rPr>
  </w:style>
  <w:style w:type="character" w:customStyle="1" w:styleId="EndNoteBibliographyChar">
    <w:name w:val="EndNote Bibliography Char"/>
    <w:basedOn w:val="DefaultParagraphFont"/>
    <w:link w:val="EndNoteBibliography"/>
    <w:rsid w:val="00C746A3"/>
    <w:rPr>
      <w:rFonts w:ascii="Times New Roman" w:eastAsia="Times New Roman" w:hAnsi="Times New Roman" w:cs="Times New Roman"/>
      <w:noProof/>
      <w:sz w:val="24"/>
      <w:szCs w:val="24"/>
    </w:rPr>
  </w:style>
  <w:style w:type="paragraph" w:styleId="CommentSubject">
    <w:name w:val="annotation subject"/>
    <w:basedOn w:val="CommentText"/>
    <w:next w:val="CommentText"/>
    <w:link w:val="CommentSubjectChar"/>
    <w:uiPriority w:val="99"/>
    <w:semiHidden/>
    <w:unhideWhenUsed/>
    <w:rsid w:val="00F75436"/>
    <w:rPr>
      <w:b/>
      <w:bCs/>
    </w:rPr>
  </w:style>
  <w:style w:type="character" w:customStyle="1" w:styleId="CommentSubjectChar">
    <w:name w:val="Comment Subject Char"/>
    <w:basedOn w:val="CommentTextChar"/>
    <w:link w:val="CommentSubject"/>
    <w:uiPriority w:val="99"/>
    <w:semiHidden/>
    <w:rsid w:val="00F754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9604487">
      <w:bodyDiv w:val="1"/>
      <w:marLeft w:val="0"/>
      <w:marRight w:val="0"/>
      <w:marTop w:val="0"/>
      <w:marBottom w:val="0"/>
      <w:divBdr>
        <w:top w:val="none" w:sz="0" w:space="0" w:color="auto"/>
        <w:left w:val="none" w:sz="0" w:space="0" w:color="auto"/>
        <w:bottom w:val="none" w:sz="0" w:space="0" w:color="auto"/>
        <w:right w:val="none" w:sz="0" w:space="0" w:color="auto"/>
      </w:divBdr>
      <w:divsChild>
        <w:div w:id="1142115716">
          <w:marLeft w:val="0"/>
          <w:marRight w:val="0"/>
          <w:marTop w:val="0"/>
          <w:marBottom w:val="0"/>
          <w:divBdr>
            <w:top w:val="none" w:sz="0" w:space="0" w:color="auto"/>
            <w:left w:val="none" w:sz="0" w:space="0" w:color="auto"/>
            <w:bottom w:val="none" w:sz="0" w:space="0" w:color="auto"/>
            <w:right w:val="none" w:sz="0" w:space="0" w:color="auto"/>
          </w:divBdr>
        </w:div>
        <w:div w:id="1566256564">
          <w:marLeft w:val="0"/>
          <w:marRight w:val="0"/>
          <w:marTop w:val="0"/>
          <w:marBottom w:val="0"/>
          <w:divBdr>
            <w:top w:val="none" w:sz="0" w:space="0" w:color="auto"/>
            <w:left w:val="none" w:sz="0" w:space="0" w:color="auto"/>
            <w:bottom w:val="none" w:sz="0" w:space="0" w:color="auto"/>
            <w:right w:val="none" w:sz="0" w:space="0" w:color="auto"/>
          </w:divBdr>
        </w:div>
        <w:div w:id="1470631575">
          <w:marLeft w:val="0"/>
          <w:marRight w:val="0"/>
          <w:marTop w:val="0"/>
          <w:marBottom w:val="0"/>
          <w:divBdr>
            <w:top w:val="none" w:sz="0" w:space="0" w:color="auto"/>
            <w:left w:val="none" w:sz="0" w:space="0" w:color="auto"/>
            <w:bottom w:val="none" w:sz="0" w:space="0" w:color="auto"/>
            <w:right w:val="none" w:sz="0" w:space="0" w:color="auto"/>
          </w:divBdr>
        </w:div>
        <w:div w:id="1394238178">
          <w:marLeft w:val="0"/>
          <w:marRight w:val="0"/>
          <w:marTop w:val="0"/>
          <w:marBottom w:val="0"/>
          <w:divBdr>
            <w:top w:val="none" w:sz="0" w:space="0" w:color="auto"/>
            <w:left w:val="none" w:sz="0" w:space="0" w:color="auto"/>
            <w:bottom w:val="none" w:sz="0" w:space="0" w:color="auto"/>
            <w:right w:val="none" w:sz="0" w:space="0" w:color="auto"/>
          </w:divBdr>
        </w:div>
        <w:div w:id="344720591">
          <w:marLeft w:val="0"/>
          <w:marRight w:val="0"/>
          <w:marTop w:val="0"/>
          <w:marBottom w:val="0"/>
          <w:divBdr>
            <w:top w:val="none" w:sz="0" w:space="0" w:color="auto"/>
            <w:left w:val="none" w:sz="0" w:space="0" w:color="auto"/>
            <w:bottom w:val="none" w:sz="0" w:space="0" w:color="auto"/>
            <w:right w:val="none" w:sz="0" w:space="0" w:color="auto"/>
          </w:divBdr>
        </w:div>
        <w:div w:id="19624435">
          <w:marLeft w:val="0"/>
          <w:marRight w:val="0"/>
          <w:marTop w:val="0"/>
          <w:marBottom w:val="0"/>
          <w:divBdr>
            <w:top w:val="none" w:sz="0" w:space="0" w:color="auto"/>
            <w:left w:val="none" w:sz="0" w:space="0" w:color="auto"/>
            <w:bottom w:val="none" w:sz="0" w:space="0" w:color="auto"/>
            <w:right w:val="none" w:sz="0" w:space="0" w:color="auto"/>
          </w:divBdr>
        </w:div>
        <w:div w:id="614794983">
          <w:marLeft w:val="0"/>
          <w:marRight w:val="0"/>
          <w:marTop w:val="0"/>
          <w:marBottom w:val="0"/>
          <w:divBdr>
            <w:top w:val="none" w:sz="0" w:space="0" w:color="auto"/>
            <w:left w:val="none" w:sz="0" w:space="0" w:color="auto"/>
            <w:bottom w:val="none" w:sz="0" w:space="0" w:color="auto"/>
            <w:right w:val="none" w:sz="0" w:space="0" w:color="auto"/>
          </w:divBdr>
        </w:div>
        <w:div w:id="1483307085">
          <w:marLeft w:val="0"/>
          <w:marRight w:val="0"/>
          <w:marTop w:val="0"/>
          <w:marBottom w:val="0"/>
          <w:divBdr>
            <w:top w:val="none" w:sz="0" w:space="0" w:color="auto"/>
            <w:left w:val="none" w:sz="0" w:space="0" w:color="auto"/>
            <w:bottom w:val="none" w:sz="0" w:space="0" w:color="auto"/>
            <w:right w:val="none" w:sz="0" w:space="0" w:color="auto"/>
          </w:divBdr>
        </w:div>
        <w:div w:id="1617785362">
          <w:marLeft w:val="0"/>
          <w:marRight w:val="0"/>
          <w:marTop w:val="0"/>
          <w:marBottom w:val="0"/>
          <w:divBdr>
            <w:top w:val="none" w:sz="0" w:space="0" w:color="auto"/>
            <w:left w:val="none" w:sz="0" w:space="0" w:color="auto"/>
            <w:bottom w:val="none" w:sz="0" w:space="0" w:color="auto"/>
            <w:right w:val="none" w:sz="0" w:space="0" w:color="auto"/>
          </w:divBdr>
        </w:div>
      </w:divsChild>
    </w:div>
    <w:div w:id="2012364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ccrea_cobb@fws.gov"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2123D-749D-4570-83C1-9735E7CC0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3</TotalTime>
  <Pages>12</Pages>
  <Words>5905</Words>
  <Characters>33661</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U.S. Fish &amp; Wildlife Service</Company>
  <LinksUpToDate>false</LinksUpToDate>
  <CharactersWithSpaces>3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Crea Cobb</dc:creator>
  <cp:keywords/>
  <dc:description/>
  <cp:lastModifiedBy>Cobb, McCrea</cp:lastModifiedBy>
  <cp:revision>41</cp:revision>
  <dcterms:created xsi:type="dcterms:W3CDTF">2017-09-28T23:13:00Z</dcterms:created>
  <dcterms:modified xsi:type="dcterms:W3CDTF">2018-03-20T19:35:00Z</dcterms:modified>
</cp:coreProperties>
</file>